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281DCB" w14:textId="77777777" w:rsidR="00461BC3" w:rsidRPr="00DA6D0C" w:rsidRDefault="000E208B" w:rsidP="000E208B">
      <w:pPr>
        <w:spacing w:line="360" w:lineRule="auto"/>
        <w:jc w:val="both"/>
        <w:rPr>
          <w:b/>
          <w:sz w:val="28"/>
          <w:szCs w:val="28"/>
          <w:lang w:val="es-ES"/>
        </w:rPr>
      </w:pPr>
      <w:r w:rsidRPr="00DA6D0C">
        <w:rPr>
          <w:b/>
          <w:sz w:val="28"/>
          <w:szCs w:val="28"/>
          <w:lang w:val="es-ES"/>
        </w:rPr>
        <w:t>Ano-uro-genital Mucosal Melanoma UK National Guidelines</w:t>
      </w:r>
    </w:p>
    <w:p w14:paraId="7E0BD613" w14:textId="77777777" w:rsidR="000E208B" w:rsidRPr="00DA6D0C" w:rsidRDefault="000E208B" w:rsidP="000E208B">
      <w:pPr>
        <w:spacing w:line="360" w:lineRule="auto"/>
        <w:jc w:val="both"/>
        <w:rPr>
          <w:lang w:val="es-ES"/>
        </w:rPr>
      </w:pPr>
    </w:p>
    <w:p w14:paraId="2720953C" w14:textId="63570310" w:rsidR="000E208B" w:rsidRPr="00DA6D0C" w:rsidRDefault="000E208B" w:rsidP="000E208B">
      <w:pPr>
        <w:spacing w:line="360" w:lineRule="auto"/>
        <w:jc w:val="both"/>
        <w:rPr>
          <w:lang w:val="es-ES"/>
        </w:rPr>
      </w:pPr>
      <w:r w:rsidRPr="00DA6D0C">
        <w:rPr>
          <w:lang w:val="es-ES"/>
        </w:rPr>
        <w:t xml:space="preserve">H.G. Smith </w:t>
      </w:r>
      <w:r w:rsidRPr="00DA6D0C">
        <w:rPr>
          <w:vertAlign w:val="superscript"/>
          <w:lang w:val="es-ES"/>
        </w:rPr>
        <w:t xml:space="preserve">a </w:t>
      </w:r>
      <w:r w:rsidRPr="00DA6D0C">
        <w:rPr>
          <w:lang w:val="es-ES"/>
        </w:rPr>
        <w:t xml:space="preserve">, I. Bagwan </w:t>
      </w:r>
      <w:r w:rsidRPr="00DA6D0C">
        <w:rPr>
          <w:vertAlign w:val="superscript"/>
          <w:lang w:val="es-ES"/>
        </w:rPr>
        <w:t>b</w:t>
      </w:r>
      <w:r w:rsidRPr="00DA6D0C">
        <w:rPr>
          <w:lang w:val="es-ES"/>
        </w:rPr>
        <w:t xml:space="preserve"> , R.</w:t>
      </w:r>
      <w:r w:rsidR="005C3F71" w:rsidRPr="00DA6D0C">
        <w:rPr>
          <w:lang w:val="es-ES"/>
        </w:rPr>
        <w:t>E.</w:t>
      </w:r>
      <w:r w:rsidRPr="00DA6D0C">
        <w:rPr>
          <w:lang w:val="es-ES"/>
        </w:rPr>
        <w:t xml:space="preserve"> Board </w:t>
      </w:r>
      <w:r w:rsidRPr="00DA6D0C">
        <w:rPr>
          <w:vertAlign w:val="superscript"/>
          <w:lang w:val="es-ES"/>
        </w:rPr>
        <w:t>c</w:t>
      </w:r>
      <w:r w:rsidRPr="00DA6D0C">
        <w:rPr>
          <w:lang w:val="es-ES"/>
        </w:rPr>
        <w:t xml:space="preserve"> , S. Capper </w:t>
      </w:r>
      <w:r w:rsidRPr="00DA6D0C">
        <w:rPr>
          <w:vertAlign w:val="superscript"/>
          <w:lang w:val="es-ES"/>
        </w:rPr>
        <w:t>d</w:t>
      </w:r>
      <w:r w:rsidRPr="00DA6D0C">
        <w:rPr>
          <w:lang w:val="es-ES"/>
        </w:rPr>
        <w:t xml:space="preserve"> , S.</w:t>
      </w:r>
      <w:r w:rsidR="00E709D3" w:rsidRPr="00DA6D0C">
        <w:rPr>
          <w:lang w:val="es-ES"/>
        </w:rPr>
        <w:t>E.</w:t>
      </w:r>
      <w:r w:rsidRPr="00DA6D0C">
        <w:rPr>
          <w:lang w:val="es-ES"/>
        </w:rPr>
        <w:t xml:space="preserve"> Coupland </w:t>
      </w:r>
      <w:r w:rsidRPr="00DA6D0C">
        <w:rPr>
          <w:vertAlign w:val="superscript"/>
          <w:lang w:val="es-ES"/>
        </w:rPr>
        <w:t>e</w:t>
      </w:r>
      <w:r w:rsidRPr="00DA6D0C">
        <w:rPr>
          <w:lang w:val="es-ES"/>
        </w:rPr>
        <w:t xml:space="preserve"> , J. Glen </w:t>
      </w:r>
      <w:r w:rsidRPr="00DA6D0C">
        <w:rPr>
          <w:vertAlign w:val="superscript"/>
          <w:lang w:val="es-ES"/>
        </w:rPr>
        <w:t>f</w:t>
      </w:r>
      <w:r w:rsidRPr="00DA6D0C">
        <w:rPr>
          <w:lang w:val="es-ES"/>
        </w:rPr>
        <w:t xml:space="preserve"> , S. Lalondrelle </w:t>
      </w:r>
      <w:r w:rsidRPr="00DA6D0C">
        <w:rPr>
          <w:vertAlign w:val="superscript"/>
          <w:lang w:val="es-ES"/>
        </w:rPr>
        <w:t>a</w:t>
      </w:r>
      <w:r w:rsidRPr="00DA6D0C">
        <w:rPr>
          <w:lang w:val="es-ES"/>
        </w:rPr>
        <w:t xml:space="preserve">, A. Mayberry </w:t>
      </w:r>
      <w:r w:rsidRPr="00DA6D0C">
        <w:rPr>
          <w:vertAlign w:val="superscript"/>
          <w:lang w:val="es-ES"/>
        </w:rPr>
        <w:t>g</w:t>
      </w:r>
      <w:r w:rsidRPr="00DA6D0C">
        <w:rPr>
          <w:lang w:val="es-ES"/>
        </w:rPr>
        <w:t xml:space="preserve"> , A. Muneer </w:t>
      </w:r>
      <w:r w:rsidRPr="00DA6D0C">
        <w:rPr>
          <w:vertAlign w:val="superscript"/>
          <w:lang w:val="es-ES"/>
        </w:rPr>
        <w:t>h</w:t>
      </w:r>
      <w:r w:rsidRPr="00DA6D0C">
        <w:rPr>
          <w:lang w:val="es-ES"/>
        </w:rPr>
        <w:t xml:space="preserve"> , K. Nugent </w:t>
      </w:r>
      <w:r w:rsidRPr="00DA6D0C">
        <w:rPr>
          <w:vertAlign w:val="superscript"/>
          <w:lang w:val="es-ES"/>
        </w:rPr>
        <w:t>i</w:t>
      </w:r>
      <w:r w:rsidRPr="00DA6D0C">
        <w:rPr>
          <w:lang w:val="es-ES"/>
        </w:rPr>
        <w:t xml:space="preserve"> , P. Pathiraja </w:t>
      </w:r>
      <w:r w:rsidRPr="00DA6D0C">
        <w:rPr>
          <w:vertAlign w:val="superscript"/>
          <w:lang w:val="es-ES"/>
        </w:rPr>
        <w:t>j</w:t>
      </w:r>
      <w:r w:rsidRPr="00DA6D0C">
        <w:rPr>
          <w:lang w:val="es-ES"/>
        </w:rPr>
        <w:t xml:space="preserve"> , M. Payne </w:t>
      </w:r>
      <w:r w:rsidRPr="00DA6D0C">
        <w:rPr>
          <w:vertAlign w:val="superscript"/>
          <w:lang w:val="es-ES"/>
        </w:rPr>
        <w:t>j</w:t>
      </w:r>
      <w:r w:rsidRPr="00DA6D0C">
        <w:rPr>
          <w:lang w:val="es-ES"/>
        </w:rPr>
        <w:t xml:space="preserve"> , H. Peach </w:t>
      </w:r>
      <w:r w:rsidRPr="00DA6D0C">
        <w:rPr>
          <w:vertAlign w:val="superscript"/>
          <w:lang w:val="es-ES"/>
        </w:rPr>
        <w:t>k</w:t>
      </w:r>
      <w:r w:rsidRPr="00DA6D0C">
        <w:rPr>
          <w:lang w:val="es-ES"/>
        </w:rPr>
        <w:t xml:space="preserve"> , J. Smith </w:t>
      </w:r>
      <w:r w:rsidRPr="00DA6D0C">
        <w:rPr>
          <w:vertAlign w:val="superscript"/>
          <w:lang w:val="es-ES"/>
        </w:rPr>
        <w:t>k</w:t>
      </w:r>
      <w:r w:rsidRPr="00DA6D0C">
        <w:rPr>
          <w:lang w:val="es-ES"/>
        </w:rPr>
        <w:t xml:space="preserve"> , S. Westwell </w:t>
      </w:r>
      <w:r w:rsidRPr="00DA6D0C">
        <w:rPr>
          <w:vertAlign w:val="superscript"/>
          <w:lang w:val="es-ES"/>
        </w:rPr>
        <w:t>l</w:t>
      </w:r>
      <w:r w:rsidRPr="00DA6D0C">
        <w:rPr>
          <w:lang w:val="es-ES"/>
        </w:rPr>
        <w:t xml:space="preserve"> , E. Wilson </w:t>
      </w:r>
      <w:r w:rsidRPr="00DA6D0C">
        <w:rPr>
          <w:vertAlign w:val="superscript"/>
          <w:lang w:val="es-ES"/>
        </w:rPr>
        <w:t>m</w:t>
      </w:r>
      <w:r w:rsidRPr="00DA6D0C">
        <w:rPr>
          <w:lang w:val="es-ES"/>
        </w:rPr>
        <w:t xml:space="preserve"> , S. Rodwell</w:t>
      </w:r>
      <w:r w:rsidR="00FF11AC" w:rsidRPr="00DA6D0C">
        <w:rPr>
          <w:lang w:val="es-ES"/>
        </w:rPr>
        <w:t xml:space="preserve"> </w:t>
      </w:r>
      <w:r w:rsidR="00FF11AC" w:rsidRPr="00DA6D0C">
        <w:rPr>
          <w:vertAlign w:val="superscript"/>
          <w:lang w:val="es-ES"/>
        </w:rPr>
        <w:t>n</w:t>
      </w:r>
      <w:r w:rsidR="00FF11AC" w:rsidRPr="00DA6D0C">
        <w:rPr>
          <w:lang w:val="es-ES"/>
        </w:rPr>
        <w:t xml:space="preserve"> </w:t>
      </w:r>
      <w:r w:rsidRPr="00DA6D0C">
        <w:rPr>
          <w:lang w:val="es-ES"/>
        </w:rPr>
        <w:t xml:space="preserve">, M. Gore </w:t>
      </w:r>
      <w:r w:rsidRPr="00DA6D0C">
        <w:rPr>
          <w:vertAlign w:val="superscript"/>
          <w:lang w:val="es-ES"/>
        </w:rPr>
        <w:t xml:space="preserve">a </w:t>
      </w:r>
      <w:r w:rsidRPr="00DA6D0C">
        <w:rPr>
          <w:lang w:val="es-ES"/>
        </w:rPr>
        <w:t>, N. Turnbull</w:t>
      </w:r>
      <w:r w:rsidR="00FF11AC" w:rsidRPr="00DA6D0C">
        <w:rPr>
          <w:lang w:val="es-ES"/>
        </w:rPr>
        <w:t xml:space="preserve"> </w:t>
      </w:r>
      <w:r w:rsidR="00FF11AC" w:rsidRPr="00DA6D0C">
        <w:rPr>
          <w:vertAlign w:val="superscript"/>
          <w:lang w:val="es-ES"/>
        </w:rPr>
        <w:t>n</w:t>
      </w:r>
      <w:r w:rsidR="00FF11AC" w:rsidRPr="00DA6D0C">
        <w:rPr>
          <w:lang w:val="es-ES"/>
        </w:rPr>
        <w:t xml:space="preserve"> </w:t>
      </w:r>
      <w:r w:rsidRPr="00DA6D0C">
        <w:rPr>
          <w:lang w:val="es-ES"/>
        </w:rPr>
        <w:t xml:space="preserve">, M.J.F. Smith </w:t>
      </w:r>
      <w:r w:rsidRPr="00DA6D0C">
        <w:rPr>
          <w:vertAlign w:val="superscript"/>
          <w:lang w:val="es-ES"/>
        </w:rPr>
        <w:t>a</w:t>
      </w:r>
      <w:r w:rsidRPr="00DA6D0C">
        <w:rPr>
          <w:lang w:val="es-ES"/>
        </w:rPr>
        <w:t>.</w:t>
      </w:r>
    </w:p>
    <w:p w14:paraId="2809DBDD" w14:textId="77777777" w:rsidR="000E208B" w:rsidRPr="00DA6D0C" w:rsidRDefault="000E208B" w:rsidP="000E208B">
      <w:pPr>
        <w:spacing w:line="360" w:lineRule="auto"/>
        <w:jc w:val="both"/>
        <w:rPr>
          <w:lang w:val="es-ES"/>
        </w:rPr>
      </w:pPr>
    </w:p>
    <w:p w14:paraId="1D44888D" w14:textId="77777777" w:rsidR="000E208B" w:rsidRDefault="000E208B" w:rsidP="000E208B">
      <w:pPr>
        <w:spacing w:line="360" w:lineRule="auto"/>
        <w:jc w:val="both"/>
      </w:pPr>
      <w:r w:rsidRPr="000E208B">
        <w:rPr>
          <w:vertAlign w:val="superscript"/>
        </w:rPr>
        <w:t>a</w:t>
      </w:r>
      <w:r>
        <w:rPr>
          <w:vertAlign w:val="superscript"/>
        </w:rPr>
        <w:t xml:space="preserve"> </w:t>
      </w:r>
      <w:r>
        <w:t>The Royal Marsden NHS Foundation Trust, UK</w:t>
      </w:r>
    </w:p>
    <w:p w14:paraId="693745D6" w14:textId="77777777" w:rsidR="000E208B" w:rsidRDefault="000E208B" w:rsidP="000E208B">
      <w:pPr>
        <w:spacing w:line="360" w:lineRule="auto"/>
        <w:jc w:val="both"/>
      </w:pPr>
      <w:r w:rsidRPr="000E208B">
        <w:rPr>
          <w:vertAlign w:val="superscript"/>
        </w:rPr>
        <w:t>b</w:t>
      </w:r>
      <w:r>
        <w:t xml:space="preserve"> Royal Surrey County Hospital NHS Foundation Trust, UK</w:t>
      </w:r>
    </w:p>
    <w:p w14:paraId="087F20ED" w14:textId="77777777" w:rsidR="000E208B" w:rsidRDefault="000E208B" w:rsidP="000E208B">
      <w:pPr>
        <w:spacing w:line="360" w:lineRule="auto"/>
        <w:jc w:val="both"/>
      </w:pPr>
      <w:r w:rsidRPr="000E208B">
        <w:rPr>
          <w:vertAlign w:val="superscript"/>
        </w:rPr>
        <w:t xml:space="preserve"> c</w:t>
      </w:r>
      <w:r>
        <w:t xml:space="preserve"> Lancashire Teaching Hospitals NHS Foundation Trust, UK</w:t>
      </w:r>
    </w:p>
    <w:p w14:paraId="101ED315" w14:textId="00ECFE9E" w:rsidR="000E208B" w:rsidRDefault="000E208B" w:rsidP="000E208B">
      <w:pPr>
        <w:spacing w:line="360" w:lineRule="auto"/>
        <w:jc w:val="both"/>
      </w:pPr>
      <w:r w:rsidRPr="000E208B">
        <w:rPr>
          <w:vertAlign w:val="superscript"/>
        </w:rPr>
        <w:t>d</w:t>
      </w:r>
      <w:r>
        <w:t xml:space="preserve"> Christie NHS Foundation Trust, UK</w:t>
      </w:r>
    </w:p>
    <w:p w14:paraId="09947BD6" w14:textId="6C394A58" w:rsidR="000E208B" w:rsidRDefault="000E208B" w:rsidP="000E208B">
      <w:pPr>
        <w:spacing w:line="360" w:lineRule="auto"/>
        <w:jc w:val="both"/>
      </w:pPr>
      <w:r w:rsidRPr="000E208B">
        <w:rPr>
          <w:vertAlign w:val="superscript"/>
        </w:rPr>
        <w:t>e</w:t>
      </w:r>
      <w:r>
        <w:t xml:space="preserve"> </w:t>
      </w:r>
      <w:r w:rsidR="00764D51">
        <w:t>Royal Liverpool University Hospital/</w:t>
      </w:r>
      <w:r>
        <w:t>University of Liverpool, UK</w:t>
      </w:r>
    </w:p>
    <w:p w14:paraId="205F84DB" w14:textId="77777777" w:rsidR="000E208B" w:rsidRDefault="000E208B" w:rsidP="000E208B">
      <w:pPr>
        <w:spacing w:line="360" w:lineRule="auto"/>
        <w:jc w:val="both"/>
      </w:pPr>
      <w:r w:rsidRPr="000E208B">
        <w:rPr>
          <w:vertAlign w:val="superscript"/>
        </w:rPr>
        <w:t xml:space="preserve">f </w:t>
      </w:r>
      <w:r>
        <w:t>National Clinical Guidelines Centre, UK</w:t>
      </w:r>
    </w:p>
    <w:p w14:paraId="0B787D4F" w14:textId="77777777" w:rsidR="000E208B" w:rsidRDefault="000E208B" w:rsidP="000E208B">
      <w:pPr>
        <w:spacing w:line="360" w:lineRule="auto"/>
        <w:jc w:val="both"/>
      </w:pPr>
      <w:r w:rsidRPr="000E208B">
        <w:rPr>
          <w:vertAlign w:val="superscript"/>
        </w:rPr>
        <w:t>g</w:t>
      </w:r>
      <w:r>
        <w:t xml:space="preserve"> Patient representative, UK</w:t>
      </w:r>
    </w:p>
    <w:p w14:paraId="286BF892" w14:textId="57177304" w:rsidR="000E208B" w:rsidRDefault="000E208B" w:rsidP="000E208B">
      <w:pPr>
        <w:spacing w:line="360" w:lineRule="auto"/>
        <w:jc w:val="both"/>
      </w:pPr>
      <w:r w:rsidRPr="000E208B">
        <w:rPr>
          <w:vertAlign w:val="superscript"/>
        </w:rPr>
        <w:t>h</w:t>
      </w:r>
      <w:r>
        <w:t xml:space="preserve"> </w:t>
      </w:r>
      <w:r w:rsidR="004048DC">
        <w:t xml:space="preserve">NIHR Biomedical Research Centre, </w:t>
      </w:r>
      <w:r>
        <w:t>University College London Hospitals NHS Foundation Trust</w:t>
      </w:r>
      <w:r w:rsidR="004048DC" w:rsidRPr="004048DC">
        <w:t xml:space="preserve"> </w:t>
      </w:r>
      <w:r w:rsidR="004048DC">
        <w:t>and Division of Surgery and Interventional Science University College London</w:t>
      </w:r>
      <w:r>
        <w:t>, UK</w:t>
      </w:r>
    </w:p>
    <w:p w14:paraId="512BCDB5" w14:textId="77777777" w:rsidR="000E208B" w:rsidRDefault="000E208B" w:rsidP="000E208B">
      <w:pPr>
        <w:spacing w:line="360" w:lineRule="auto"/>
        <w:jc w:val="both"/>
      </w:pPr>
      <w:r w:rsidRPr="000E208B">
        <w:rPr>
          <w:vertAlign w:val="superscript"/>
        </w:rPr>
        <w:t>i</w:t>
      </w:r>
      <w:r>
        <w:t xml:space="preserve"> University Hospital Southampton NHS Foundation Trust, UK</w:t>
      </w:r>
    </w:p>
    <w:p w14:paraId="187F7C56" w14:textId="77777777" w:rsidR="000E208B" w:rsidRDefault="000E208B" w:rsidP="000E208B">
      <w:pPr>
        <w:spacing w:line="360" w:lineRule="auto"/>
        <w:jc w:val="both"/>
      </w:pPr>
      <w:r w:rsidRPr="000E208B">
        <w:rPr>
          <w:vertAlign w:val="superscript"/>
        </w:rPr>
        <w:t>j</w:t>
      </w:r>
      <w:r>
        <w:t xml:space="preserve"> Oxford University Hospitals NHS Foundation Trust, UK</w:t>
      </w:r>
    </w:p>
    <w:p w14:paraId="6DD1B213" w14:textId="77777777" w:rsidR="000E208B" w:rsidRDefault="000E208B" w:rsidP="000E208B">
      <w:pPr>
        <w:spacing w:line="360" w:lineRule="auto"/>
        <w:jc w:val="both"/>
      </w:pPr>
      <w:r w:rsidRPr="000E208B">
        <w:rPr>
          <w:vertAlign w:val="superscript"/>
        </w:rPr>
        <w:t>k</w:t>
      </w:r>
      <w:r>
        <w:t xml:space="preserve"> Leeds Teaching Hospitals NHS Foundation Trust, UK</w:t>
      </w:r>
    </w:p>
    <w:p w14:paraId="20A98402" w14:textId="77777777" w:rsidR="000E208B" w:rsidRDefault="000E208B" w:rsidP="000E208B">
      <w:pPr>
        <w:spacing w:line="360" w:lineRule="auto"/>
        <w:jc w:val="both"/>
      </w:pPr>
      <w:r w:rsidRPr="000E208B">
        <w:rPr>
          <w:vertAlign w:val="superscript"/>
        </w:rPr>
        <w:t>l</w:t>
      </w:r>
      <w:r>
        <w:t xml:space="preserve"> Brighton and Sussex University Hospitals NHS Foundation Trust, UK</w:t>
      </w:r>
    </w:p>
    <w:p w14:paraId="2239F301" w14:textId="77777777" w:rsidR="000E208B" w:rsidRDefault="000E208B" w:rsidP="000E208B">
      <w:pPr>
        <w:spacing w:line="360" w:lineRule="auto"/>
        <w:jc w:val="both"/>
      </w:pPr>
      <w:r w:rsidRPr="00FF11AC">
        <w:rPr>
          <w:vertAlign w:val="superscript"/>
        </w:rPr>
        <w:t>m</w:t>
      </w:r>
      <w:r>
        <w:t xml:space="preserve"> </w:t>
      </w:r>
      <w:r w:rsidR="00FF11AC">
        <w:t>North Bristol NHS Trust, UK</w:t>
      </w:r>
    </w:p>
    <w:p w14:paraId="242C42A2" w14:textId="77777777" w:rsidR="00FF11AC" w:rsidRDefault="00FF11AC" w:rsidP="000E208B">
      <w:pPr>
        <w:spacing w:line="360" w:lineRule="auto"/>
        <w:jc w:val="both"/>
      </w:pPr>
      <w:r w:rsidRPr="00FF11AC">
        <w:rPr>
          <w:vertAlign w:val="superscript"/>
        </w:rPr>
        <w:t>n</w:t>
      </w:r>
      <w:r>
        <w:t xml:space="preserve"> Melanoma Focus, UK</w:t>
      </w:r>
    </w:p>
    <w:p w14:paraId="51050F73" w14:textId="77777777" w:rsidR="000E208B" w:rsidRDefault="000E208B" w:rsidP="000E208B">
      <w:pPr>
        <w:spacing w:line="360" w:lineRule="auto"/>
        <w:jc w:val="both"/>
      </w:pPr>
    </w:p>
    <w:p w14:paraId="4A2E9D5F" w14:textId="77777777" w:rsidR="00FF11AC" w:rsidRPr="00FF11AC" w:rsidRDefault="00FF11AC" w:rsidP="000E208B">
      <w:pPr>
        <w:spacing w:line="360" w:lineRule="auto"/>
        <w:jc w:val="both"/>
        <w:rPr>
          <w:b/>
        </w:rPr>
      </w:pPr>
      <w:r w:rsidRPr="00FF11AC">
        <w:rPr>
          <w:b/>
        </w:rPr>
        <w:t>Corresponding author</w:t>
      </w:r>
    </w:p>
    <w:p w14:paraId="7958233E" w14:textId="77777777" w:rsidR="00FF11AC" w:rsidRDefault="00FF11AC" w:rsidP="000E208B">
      <w:pPr>
        <w:spacing w:line="360" w:lineRule="auto"/>
        <w:jc w:val="both"/>
      </w:pPr>
      <w:r>
        <w:t>Mr Myles Smith, The Skin Unit, The Royal Marsden Hospital NHS Foundation Trust (</w:t>
      </w:r>
      <w:hyperlink r:id="rId7" w:history="1">
        <w:r w:rsidRPr="00352EEE">
          <w:rPr>
            <w:rStyle w:val="Hyperlink"/>
          </w:rPr>
          <w:t>myles.smith@rmh.nhs.uk</w:t>
        </w:r>
      </w:hyperlink>
      <w:r>
        <w:t xml:space="preserve">) </w:t>
      </w:r>
    </w:p>
    <w:p w14:paraId="454D0AA4" w14:textId="77777777" w:rsidR="00FF11AC" w:rsidRDefault="00FF11AC" w:rsidP="000E208B">
      <w:pPr>
        <w:spacing w:line="360" w:lineRule="auto"/>
        <w:jc w:val="both"/>
      </w:pPr>
    </w:p>
    <w:p w14:paraId="379E1F01" w14:textId="77777777" w:rsidR="00FF11AC" w:rsidRPr="00FF11AC" w:rsidRDefault="00FF11AC" w:rsidP="000E208B">
      <w:pPr>
        <w:spacing w:line="360" w:lineRule="auto"/>
        <w:jc w:val="both"/>
        <w:rPr>
          <w:b/>
        </w:rPr>
      </w:pPr>
      <w:r w:rsidRPr="00FF11AC">
        <w:rPr>
          <w:b/>
        </w:rPr>
        <w:t>Keywords</w:t>
      </w:r>
    </w:p>
    <w:p w14:paraId="481832A5" w14:textId="2149C7B4" w:rsidR="00FF11AC" w:rsidRDefault="00FF11AC" w:rsidP="000E208B">
      <w:pPr>
        <w:spacing w:line="360" w:lineRule="auto"/>
        <w:jc w:val="both"/>
      </w:pPr>
      <w:r>
        <w:t>Melanoma, Guideline, Mucosal, Anorectal, Vulvovaginal, Penile</w:t>
      </w:r>
      <w:r w:rsidR="00CF4677">
        <w:t xml:space="preserve"> Cancer, Penis</w:t>
      </w:r>
    </w:p>
    <w:p w14:paraId="635BB024" w14:textId="77777777" w:rsidR="00FF11AC" w:rsidRDefault="00FF11AC" w:rsidP="000E208B">
      <w:pPr>
        <w:spacing w:line="360" w:lineRule="auto"/>
        <w:jc w:val="both"/>
      </w:pPr>
    </w:p>
    <w:p w14:paraId="4F814ADD" w14:textId="77777777" w:rsidR="00FF11AC" w:rsidRDefault="00FF11AC">
      <w:r>
        <w:br w:type="page"/>
      </w:r>
    </w:p>
    <w:p w14:paraId="036BC85A" w14:textId="58F1E50F" w:rsidR="00FB6FB7" w:rsidRPr="00FB6FB7" w:rsidRDefault="00FF11AC" w:rsidP="00FB6FB7">
      <w:pPr>
        <w:pStyle w:val="Heading1"/>
        <w:spacing w:line="360" w:lineRule="auto"/>
      </w:pPr>
      <w:r w:rsidRPr="00FF11AC">
        <w:lastRenderedPageBreak/>
        <w:t>Abstract</w:t>
      </w:r>
    </w:p>
    <w:p w14:paraId="66D32B9A" w14:textId="5E987173" w:rsidR="00FF11AC" w:rsidRDefault="00FF11AC" w:rsidP="00FB6FB7">
      <w:pPr>
        <w:spacing w:line="360" w:lineRule="auto"/>
        <w:jc w:val="both"/>
      </w:pPr>
      <w:r>
        <w:t xml:space="preserve">Ano-uro-genital mucosal melanomas are rare cancers </w:t>
      </w:r>
      <w:r w:rsidR="004048DC">
        <w:t xml:space="preserve">associated </w:t>
      </w:r>
      <w:r>
        <w:t xml:space="preserve">with poor outcomes and limited evidence </w:t>
      </w:r>
      <w:r w:rsidR="004048DC">
        <w:t>based</w:t>
      </w:r>
      <w:r>
        <w:t xml:space="preserve"> management. The United Kingdom (UK) Ano-uro-genital mucosal melanoma guideline development group used an evidence-based systematic approach to make recommendations </w:t>
      </w:r>
      <w:r w:rsidR="000C4A88">
        <w:t>regarding the</w:t>
      </w:r>
      <w:r>
        <w:t xml:space="preserve"> </w:t>
      </w:r>
      <w:r w:rsidR="000C4A88">
        <w:t xml:space="preserve">diagnosis, treatment and surveillance of patients </w:t>
      </w:r>
      <w:r w:rsidR="004048DC">
        <w:t xml:space="preserve">diagnosed </w:t>
      </w:r>
      <w:r w:rsidR="000C4A88">
        <w:t>with ano-uro-genital mucosal melanomas. The guidelines were sent for international peer review</w:t>
      </w:r>
      <w:r w:rsidR="00807E13">
        <w:t>,</w:t>
      </w:r>
      <w:r w:rsidR="000C4A88">
        <w:t xml:space="preserve"> and have been</w:t>
      </w:r>
      <w:r w:rsidR="00807E13">
        <w:t xml:space="preserve"> recently</w:t>
      </w:r>
      <w:r w:rsidR="000C4A88">
        <w:t xml:space="preserve"> accredited by The National Institute for Health and Clinical Excellence (NICE). A summary of the key recommendations is presented. The full documents are available on the Melanoma Focus website. </w:t>
      </w:r>
    </w:p>
    <w:p w14:paraId="4E3C99D2" w14:textId="77777777" w:rsidR="00FF11AC" w:rsidRDefault="00FF11AC" w:rsidP="000E208B">
      <w:pPr>
        <w:spacing w:line="360" w:lineRule="auto"/>
        <w:jc w:val="both"/>
      </w:pPr>
    </w:p>
    <w:p w14:paraId="05E5F631" w14:textId="77777777" w:rsidR="00FF11AC" w:rsidRDefault="00FF11AC">
      <w:r>
        <w:br w:type="page"/>
      </w:r>
    </w:p>
    <w:p w14:paraId="5EE286CE" w14:textId="52ED4B69" w:rsidR="009A188B" w:rsidRPr="00FB6FB7" w:rsidRDefault="00FF11AC" w:rsidP="00FB6FB7">
      <w:pPr>
        <w:pStyle w:val="Heading1"/>
        <w:spacing w:line="360" w:lineRule="auto"/>
      </w:pPr>
      <w:r w:rsidRPr="00FF11AC">
        <w:lastRenderedPageBreak/>
        <w:t>Introduction</w:t>
      </w:r>
    </w:p>
    <w:p w14:paraId="335A8000" w14:textId="43DD1708" w:rsidR="00FF11AC" w:rsidRDefault="00101627" w:rsidP="00FB6FB7">
      <w:pPr>
        <w:pStyle w:val="Heading2"/>
        <w:numPr>
          <w:ilvl w:val="1"/>
          <w:numId w:val="6"/>
        </w:numPr>
        <w:spacing w:line="360" w:lineRule="auto"/>
      </w:pPr>
      <w:r w:rsidRPr="009A188B">
        <w:t>Aim of the guidelines</w:t>
      </w:r>
    </w:p>
    <w:p w14:paraId="1E3073F4" w14:textId="77777777" w:rsidR="00C30A88" w:rsidRPr="00C30A88" w:rsidRDefault="00C30A88" w:rsidP="00C30A88"/>
    <w:p w14:paraId="31ED60CF" w14:textId="421950B3" w:rsidR="00101627" w:rsidRDefault="00101627" w:rsidP="00101627">
      <w:pPr>
        <w:spacing w:line="360" w:lineRule="auto"/>
        <w:jc w:val="both"/>
      </w:pPr>
      <w:r>
        <w:t xml:space="preserve">The aim of these guidelines is to optimise the care of patients with ano-uro-genital </w:t>
      </w:r>
      <w:r w:rsidR="00D2239E">
        <w:t xml:space="preserve">(AUG) </w:t>
      </w:r>
      <w:r>
        <w:t xml:space="preserve">mucosal melanomas based on the best available scientific evidence. These guidelines should be used to direct the </w:t>
      </w:r>
      <w:r w:rsidR="009A188B">
        <w:t xml:space="preserve">planning of patient care and to provide an indication of the likely clinical outcomes, as well as facilitating patient counselling and informed decision-making. Where adequate evidence is lacking, the Guideline Development Group (GDG) has, where possible, arrived at an expert consensus. The GDG recognises, however, that each patients is an individual. These guidelines should therefore neither be prescriptive nor dictate clinical care; however, where </w:t>
      </w:r>
      <w:r w:rsidR="004048DC">
        <w:t xml:space="preserve">the </w:t>
      </w:r>
      <w:r w:rsidR="009A188B">
        <w:t xml:space="preserve">clinical care significantly differs from the guidelines, it should be justifiable. In the process of developing these guidelines, gaps in the current evidence have been identified, providing scope for further research and audit. </w:t>
      </w:r>
    </w:p>
    <w:p w14:paraId="7AA7B2BF" w14:textId="77777777" w:rsidR="009A188B" w:rsidRDefault="009A188B" w:rsidP="00101627">
      <w:pPr>
        <w:spacing w:line="360" w:lineRule="auto"/>
        <w:jc w:val="both"/>
      </w:pPr>
    </w:p>
    <w:p w14:paraId="0E814984" w14:textId="34D8CBE6" w:rsidR="009A188B" w:rsidRDefault="009A188B" w:rsidP="00101627">
      <w:pPr>
        <w:spacing w:line="360" w:lineRule="auto"/>
        <w:jc w:val="both"/>
      </w:pPr>
      <w:r>
        <w:t xml:space="preserve">These guidelines are not intended to guide the management of patients with mucosal melanomas occurring at other anatomical sites or patients with cutaneous melanomas of </w:t>
      </w:r>
      <w:r w:rsidR="00D2239E">
        <w:t>AUG</w:t>
      </w:r>
      <w:r>
        <w:t xml:space="preserve"> structures. </w:t>
      </w:r>
    </w:p>
    <w:p w14:paraId="10EE17CF" w14:textId="77777777" w:rsidR="009A188B" w:rsidRDefault="009A188B" w:rsidP="00101627">
      <w:pPr>
        <w:spacing w:line="360" w:lineRule="auto"/>
        <w:jc w:val="both"/>
      </w:pPr>
    </w:p>
    <w:p w14:paraId="19142549" w14:textId="07709358" w:rsidR="009A188B" w:rsidRDefault="009A188B" w:rsidP="00F01B68">
      <w:pPr>
        <w:pStyle w:val="Heading3"/>
        <w:numPr>
          <w:ilvl w:val="1"/>
          <w:numId w:val="6"/>
        </w:numPr>
        <w:spacing w:line="360" w:lineRule="auto"/>
      </w:pPr>
      <w:r w:rsidRPr="00816193">
        <w:t>Background</w:t>
      </w:r>
    </w:p>
    <w:p w14:paraId="795D32BE" w14:textId="77777777" w:rsidR="00F01B68" w:rsidRPr="00F01B68" w:rsidRDefault="00F01B68" w:rsidP="00513EBC">
      <w:pPr>
        <w:spacing w:line="360" w:lineRule="auto"/>
      </w:pPr>
    </w:p>
    <w:p w14:paraId="462579EF" w14:textId="6039AC15" w:rsidR="00FB6FB7" w:rsidRDefault="00FB6FB7" w:rsidP="00513EBC">
      <w:pPr>
        <w:pStyle w:val="Default"/>
        <w:spacing w:line="360" w:lineRule="auto"/>
        <w:jc w:val="both"/>
        <w:rPr>
          <w:rFonts w:asciiTheme="minorHAnsi" w:hAnsiTheme="minorHAnsi"/>
        </w:rPr>
      </w:pPr>
      <w:r w:rsidRPr="00FB6FB7">
        <w:rPr>
          <w:rFonts w:asciiTheme="minorHAnsi" w:hAnsiTheme="minorHAnsi"/>
        </w:rPr>
        <w:t xml:space="preserve">Mucosal melanoma occurs at 4 main </w:t>
      </w:r>
      <w:r w:rsidR="004048DC">
        <w:rPr>
          <w:rFonts w:asciiTheme="minorHAnsi" w:hAnsiTheme="minorHAnsi"/>
        </w:rPr>
        <w:t xml:space="preserve">anatomical </w:t>
      </w:r>
      <w:r w:rsidRPr="00FB6FB7">
        <w:rPr>
          <w:rFonts w:asciiTheme="minorHAnsi" w:hAnsiTheme="minorHAnsi"/>
        </w:rPr>
        <w:t xml:space="preserve">sites – the upper aerodigestive tract, the conjunctiva, and the ano-rectum and </w:t>
      </w:r>
      <w:r w:rsidR="00D24266">
        <w:rPr>
          <w:rFonts w:asciiTheme="minorHAnsi" w:hAnsiTheme="minorHAnsi"/>
        </w:rPr>
        <w:t>uro-genital tracts. The latter two groups are</w:t>
      </w:r>
      <w:r w:rsidRPr="00FB6FB7">
        <w:rPr>
          <w:rFonts w:asciiTheme="minorHAnsi" w:hAnsiTheme="minorHAnsi"/>
        </w:rPr>
        <w:t xml:space="preserve"> the </w:t>
      </w:r>
      <w:r w:rsidR="00D2239E" w:rsidRPr="00FB6FB7">
        <w:rPr>
          <w:rFonts w:asciiTheme="minorHAnsi" w:hAnsiTheme="minorHAnsi"/>
        </w:rPr>
        <w:t>subjects</w:t>
      </w:r>
      <w:r w:rsidRPr="00FB6FB7">
        <w:rPr>
          <w:rFonts w:asciiTheme="minorHAnsi" w:hAnsiTheme="minorHAnsi"/>
        </w:rPr>
        <w:t xml:space="preserve"> </w:t>
      </w:r>
      <w:r>
        <w:rPr>
          <w:rFonts w:asciiTheme="minorHAnsi" w:hAnsiTheme="minorHAnsi"/>
        </w:rPr>
        <w:t>of these</w:t>
      </w:r>
      <w:r w:rsidRPr="00FB6FB7">
        <w:rPr>
          <w:rFonts w:asciiTheme="minorHAnsi" w:hAnsiTheme="minorHAnsi"/>
        </w:rPr>
        <w:t xml:space="preserve"> guideline</w:t>
      </w:r>
      <w:r>
        <w:rPr>
          <w:rFonts w:asciiTheme="minorHAnsi" w:hAnsiTheme="minorHAnsi"/>
        </w:rPr>
        <w:t>s</w:t>
      </w:r>
      <w:r w:rsidRPr="00FB6FB7">
        <w:rPr>
          <w:rFonts w:asciiTheme="minorHAnsi" w:hAnsiTheme="minorHAnsi"/>
        </w:rPr>
        <w:t xml:space="preserve">. Data from Public Health England (PHE) shows that between 2010 and 2013, there were 437 cases of melanoma affecting anorectal and urogenital sites. Of these, 121 cases involved the vulva; 49 cases were vaginal melanoma; and 105 cases involved the ano-rectum. </w:t>
      </w:r>
      <w:r>
        <w:rPr>
          <w:rFonts w:asciiTheme="minorHAnsi" w:hAnsiTheme="minorHAnsi"/>
        </w:rPr>
        <w:t>(</w:t>
      </w:r>
      <w:hyperlink r:id="rId8" w:history="1">
        <w:r w:rsidRPr="0076023B">
          <w:rPr>
            <w:rStyle w:val="Hyperlink"/>
            <w:rFonts w:asciiTheme="minorHAnsi" w:hAnsiTheme="minorHAnsi"/>
          </w:rPr>
          <w:t>https://www.gov.uk/government/organisations/public-health-england</w:t>
        </w:r>
      </w:hyperlink>
      <w:r>
        <w:rPr>
          <w:rFonts w:asciiTheme="minorHAnsi" w:hAnsiTheme="minorHAnsi"/>
        </w:rPr>
        <w:t>)</w:t>
      </w:r>
      <w:r w:rsidRPr="00FB6FB7">
        <w:rPr>
          <w:rFonts w:asciiTheme="minorHAnsi" w:hAnsiTheme="minorHAnsi"/>
        </w:rPr>
        <w:t xml:space="preserve">. </w:t>
      </w:r>
    </w:p>
    <w:p w14:paraId="3A696793" w14:textId="77777777" w:rsidR="00FB6FB7" w:rsidRDefault="00FB6FB7" w:rsidP="00513EBC">
      <w:pPr>
        <w:pStyle w:val="Default"/>
        <w:spacing w:line="360" w:lineRule="auto"/>
        <w:jc w:val="both"/>
        <w:rPr>
          <w:rFonts w:asciiTheme="minorHAnsi" w:hAnsiTheme="minorHAnsi"/>
        </w:rPr>
      </w:pPr>
    </w:p>
    <w:p w14:paraId="6BE4DEFA" w14:textId="0DD487EB" w:rsidR="00FB6FB7" w:rsidRDefault="00FB6FB7" w:rsidP="00513EBC">
      <w:pPr>
        <w:pStyle w:val="Default"/>
        <w:spacing w:line="360" w:lineRule="auto"/>
        <w:jc w:val="both"/>
        <w:rPr>
          <w:rFonts w:asciiTheme="minorHAnsi" w:hAnsiTheme="minorHAnsi"/>
        </w:rPr>
      </w:pPr>
      <w:r w:rsidRPr="00FB6FB7">
        <w:rPr>
          <w:rFonts w:asciiTheme="minorHAnsi" w:hAnsiTheme="minorHAnsi"/>
        </w:rPr>
        <w:t>Surveillance, Epidemiology, and End R</w:t>
      </w:r>
      <w:r w:rsidR="00D46307">
        <w:rPr>
          <w:rFonts w:asciiTheme="minorHAnsi" w:hAnsiTheme="minorHAnsi"/>
        </w:rPr>
        <w:t>esults Program (SEER) data</w:t>
      </w:r>
      <w:r w:rsidR="00141E2D">
        <w:rPr>
          <w:rFonts w:asciiTheme="minorHAnsi" w:hAnsiTheme="minorHAnsi"/>
        </w:rPr>
        <w:t xml:space="preserve"> </w:t>
      </w:r>
      <w:r w:rsidR="00141E2D">
        <w:rPr>
          <w:rFonts w:asciiTheme="minorHAnsi" w:hAnsiTheme="minorHAnsi"/>
        </w:rPr>
        <w:fldChar w:fldCharType="begin">
          <w:fldData xml:space="preserve">PEVuZE5vdGU+PENpdGU+PEF1dGhvcj5CaXNob3A8L0F1dGhvcj48WWVhcj4yMDE0PC9ZZWFyPjxS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</w:fldData>
        </w:fldChar>
      </w:r>
      <w:r w:rsidR="00141E2D">
        <w:rPr>
          <w:rFonts w:asciiTheme="minorHAnsi" w:hAnsiTheme="minorHAnsi"/>
        </w:rPr>
        <w:instrText xml:space="preserve"> ADDIN EN.CITE </w:instrText>
      </w:r>
      <w:r w:rsidR="00141E2D">
        <w:rPr>
          <w:rFonts w:asciiTheme="minorHAnsi" w:hAnsiTheme="minorHAnsi"/>
        </w:rPr>
        <w:fldChar w:fldCharType="begin">
          <w:fldData xml:space="preserve">PEVuZE5vdGU+PENpdGU+PEF1dGhvcj5CaXNob3A8L0F1dGhvcj48WWVhcj4yMDE0PC9ZZWFyPjxS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</w:fldData>
        </w:fldChar>
      </w:r>
      <w:r w:rsidR="00141E2D">
        <w:rPr>
          <w:rFonts w:asciiTheme="minorHAnsi" w:hAnsiTheme="minorHAnsi"/>
        </w:rPr>
        <w:instrText xml:space="preserve"> ADDIN EN.CITE.DATA </w:instrText>
      </w:r>
      <w:r w:rsidR="00141E2D">
        <w:rPr>
          <w:rFonts w:asciiTheme="minorHAnsi" w:hAnsiTheme="minorHAnsi"/>
        </w:rPr>
      </w:r>
      <w:r w:rsidR="00141E2D">
        <w:rPr>
          <w:rFonts w:asciiTheme="minorHAnsi" w:hAnsiTheme="minorHAnsi"/>
        </w:rPr>
        <w:fldChar w:fldCharType="end"/>
      </w:r>
      <w:r w:rsidR="00141E2D">
        <w:rPr>
          <w:rFonts w:asciiTheme="minorHAnsi" w:hAnsiTheme="minorHAnsi"/>
        </w:rPr>
      </w:r>
      <w:r w:rsidR="00141E2D">
        <w:rPr>
          <w:rFonts w:asciiTheme="minorHAnsi" w:hAnsiTheme="minorHAnsi"/>
        </w:rPr>
        <w:fldChar w:fldCharType="separate"/>
      </w:r>
      <w:r w:rsidR="00141E2D" w:rsidRPr="00141E2D">
        <w:rPr>
          <w:rFonts w:asciiTheme="minorHAnsi" w:hAnsiTheme="minorHAnsi"/>
          <w:noProof/>
          <w:vertAlign w:val="superscript"/>
        </w:rPr>
        <w:t>1</w:t>
      </w:r>
      <w:r w:rsidR="00141E2D">
        <w:rPr>
          <w:rFonts w:asciiTheme="minorHAnsi" w:hAnsiTheme="minorHAnsi"/>
        </w:rPr>
        <w:fldChar w:fldCharType="end"/>
      </w:r>
      <w:r w:rsidR="00D46307">
        <w:rPr>
          <w:rFonts w:asciiTheme="minorHAnsi" w:hAnsiTheme="minorHAnsi"/>
        </w:rPr>
        <w:t xml:space="preserve"> </w:t>
      </w:r>
      <w:r w:rsidRPr="00FB6FB7">
        <w:rPr>
          <w:rFonts w:asciiTheme="minorHAnsi" w:hAnsiTheme="minorHAnsi"/>
        </w:rPr>
        <w:t xml:space="preserve">show that age-adjusted incidence rates increased between 1992 and 2011 (p &lt; .05) for </w:t>
      </w:r>
      <w:r w:rsidRPr="00FB6FB7">
        <w:rPr>
          <w:rFonts w:asciiTheme="minorHAnsi" w:hAnsiTheme="minorHAnsi"/>
        </w:rPr>
        <w:lastRenderedPageBreak/>
        <w:t xml:space="preserve">both women and men, with estimated annual percentage changes of 3.02% and 5.08%, respectively. There were 2,203 deaths from melanoma in 2010 in England, and about 100 deaths were attributed to </w:t>
      </w:r>
      <w:r w:rsidR="00D2239E">
        <w:rPr>
          <w:rFonts w:asciiTheme="minorHAnsi" w:hAnsiTheme="minorHAnsi"/>
        </w:rPr>
        <w:t>AUG</w:t>
      </w:r>
      <w:r w:rsidRPr="00FB6FB7">
        <w:rPr>
          <w:rFonts w:asciiTheme="minorHAnsi" w:hAnsiTheme="minorHAnsi"/>
        </w:rPr>
        <w:t xml:space="preserve"> melanoma. </w:t>
      </w:r>
    </w:p>
    <w:p w14:paraId="25FC1BB5" w14:textId="0345A69D" w:rsidR="00F01B68" w:rsidRPr="00F01B68" w:rsidRDefault="006D6AD0" w:rsidP="00DA6D0C">
      <w:pPr>
        <w:pStyle w:val="Heading2"/>
      </w:pPr>
      <w:r>
        <w:t>1.2.2 Anorectal melanoma</w:t>
      </w:r>
    </w:p>
    <w:p w14:paraId="26B7F3E8" w14:textId="4F25888B" w:rsidR="00F01B68" w:rsidRDefault="00F01B68" w:rsidP="004048DC">
      <w:pPr>
        <w:spacing w:line="360" w:lineRule="auto"/>
        <w:jc w:val="both"/>
      </w:pPr>
      <w:r w:rsidRPr="00F01B68">
        <w:t xml:space="preserve">Delays in the diagnosis or </w:t>
      </w:r>
      <w:r w:rsidR="00CF4677">
        <w:t>presentation</w:t>
      </w:r>
      <w:r w:rsidRPr="00F01B68">
        <w:t xml:space="preserve"> at an advanced stage of disease in anorectal mucosal melanomas are not uncommon, as </w:t>
      </w:r>
      <w:r w:rsidR="005C3F71">
        <w:t>these</w:t>
      </w:r>
      <w:r w:rsidR="005C3F71" w:rsidRPr="00F01B68">
        <w:t xml:space="preserve"> </w:t>
      </w:r>
      <w:r w:rsidRPr="00F01B68">
        <w:t>lesions may be mistaken for haemorrhoids or adenomatous polyps</w:t>
      </w:r>
      <w:r w:rsidR="00141E2D">
        <w:t xml:space="preserve"> </w:t>
      </w:r>
      <w:r w:rsidR="00141E2D">
        <w:fldChar w:fldCharType="begin">
          <w:fldData xml:space="preserve">PEVuZE5vdGU+PENpdGU+PEF1dGhvcj5GYWxjaDwvQXV0aG9yPjxZZWFyPjIwMTM8L1llYXI+PFJl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</w:fldData>
        </w:fldChar>
      </w:r>
      <w:r w:rsidR="00141E2D">
        <w:instrText xml:space="preserve"> ADDIN EN.CITE </w:instrText>
      </w:r>
      <w:r w:rsidR="00141E2D">
        <w:fldChar w:fldCharType="begin">
          <w:fldData xml:space="preserve">PEVuZE5vdGU+PENpdGU+PEF1dGhvcj5GYWxjaDwvQXV0aG9yPjxZZWFyPjIwMTM8L1llYXI+PFJl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</w:fldData>
        </w:fldChar>
      </w:r>
      <w:r w:rsidR="00141E2D">
        <w:instrText xml:space="preserve"> ADDIN EN.CITE.DATA </w:instrText>
      </w:r>
      <w:r w:rsidR="00141E2D">
        <w:fldChar w:fldCharType="end"/>
      </w:r>
      <w:r w:rsidR="00141E2D">
        <w:fldChar w:fldCharType="separate"/>
      </w:r>
      <w:r w:rsidR="00141E2D" w:rsidRPr="00141E2D">
        <w:rPr>
          <w:noProof/>
          <w:vertAlign w:val="superscript"/>
        </w:rPr>
        <w:t>2, 3</w:t>
      </w:r>
      <w:r w:rsidR="00141E2D">
        <w:fldChar w:fldCharType="end"/>
      </w:r>
      <w:r w:rsidRPr="00F01B68">
        <w:t>. Approximately one third of patients present with localised disease, with the potential for curative resection, whil</w:t>
      </w:r>
      <w:r w:rsidR="004048DC">
        <w:t>st</w:t>
      </w:r>
      <w:r w:rsidRPr="00F01B68">
        <w:t xml:space="preserve"> the remainder present with synchronous regional or distant metastases</w:t>
      </w:r>
      <w:r w:rsidR="00141E2D">
        <w:t xml:space="preserve"> </w:t>
      </w:r>
      <w:r w:rsidR="00141E2D">
        <w:fldChar w:fldCharType="begin">
          <w:fldData xml:space="preserve">PEVuZE5vdGU+PENpdGU+PEF1dGhvcj5DaGVuPC9BdXRob3I+PFllYXI+MjAxNDwvWWVhcj48UmVj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</w:fldData>
        </w:fldChar>
      </w:r>
      <w:r w:rsidR="00141E2D">
        <w:instrText xml:space="preserve"> ADDIN EN.CITE </w:instrText>
      </w:r>
      <w:r w:rsidR="00141E2D">
        <w:fldChar w:fldCharType="begin">
          <w:fldData xml:space="preserve">PEVuZE5vdGU+PENpdGU+PEF1dGhvcj5DaGVuPC9BdXRob3I+PFllYXI+MjAxNDwvWWVhcj48UmVj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</w:fldData>
        </w:fldChar>
      </w:r>
      <w:r w:rsidR="00141E2D">
        <w:instrText xml:space="preserve"> ADDIN EN.CITE.DATA </w:instrText>
      </w:r>
      <w:r w:rsidR="00141E2D">
        <w:fldChar w:fldCharType="end"/>
      </w:r>
      <w:r w:rsidR="00141E2D">
        <w:fldChar w:fldCharType="separate"/>
      </w:r>
      <w:r w:rsidR="00141E2D" w:rsidRPr="00141E2D">
        <w:rPr>
          <w:noProof/>
          <w:vertAlign w:val="superscript"/>
        </w:rPr>
        <w:t>2, 4, 5</w:t>
      </w:r>
      <w:r w:rsidR="00141E2D">
        <w:fldChar w:fldCharType="end"/>
      </w:r>
      <w:r w:rsidRPr="00F01B68">
        <w:t xml:space="preserve">.  </w:t>
      </w:r>
      <w:r>
        <w:t xml:space="preserve">The prognosis for anorectal melanomas is poor, with 5-year survival rates ranging from 5-33% in </w:t>
      </w:r>
      <w:r w:rsidR="00D24266">
        <w:t>patients with localised disease</w:t>
      </w:r>
      <w:r>
        <w:t xml:space="preserve">, with no patients with </w:t>
      </w:r>
      <w:r w:rsidR="00D24266">
        <w:t>disseminated</w:t>
      </w:r>
      <w:r>
        <w:t xml:space="preserve"> disease surviving 5 years</w:t>
      </w:r>
      <w:r w:rsidR="00141E2D">
        <w:t xml:space="preserve"> </w:t>
      </w:r>
      <w:r w:rsidR="00141E2D">
        <w:fldChar w:fldCharType="begin">
          <w:fldData xml:space="preserve">PEVuZE5vdGU+PENpdGU+PEF1dGhvcj5GYWxjaDwvQXV0aG9yPjxZZWFyPjIwMTM8L1llYXI+PFJl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</w:fldData>
        </w:fldChar>
      </w:r>
      <w:r w:rsidR="00141E2D">
        <w:instrText xml:space="preserve"> ADDIN EN.CITE </w:instrText>
      </w:r>
      <w:r w:rsidR="00141E2D">
        <w:fldChar w:fldCharType="begin">
          <w:fldData xml:space="preserve">PEVuZE5vdGU+PENpdGU+PEF1dGhvcj5GYWxjaDwvQXV0aG9yPjxZZWFyPjIwMTM8L1llYXI+PFJl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</w:fldData>
        </w:fldChar>
      </w:r>
      <w:r w:rsidR="00141E2D">
        <w:instrText xml:space="preserve"> ADDIN EN.CITE.DATA </w:instrText>
      </w:r>
      <w:r w:rsidR="00141E2D">
        <w:fldChar w:fldCharType="end"/>
      </w:r>
      <w:r w:rsidR="00141E2D">
        <w:fldChar w:fldCharType="separate"/>
      </w:r>
      <w:r w:rsidR="00141E2D" w:rsidRPr="00141E2D">
        <w:rPr>
          <w:noProof/>
          <w:vertAlign w:val="superscript"/>
        </w:rPr>
        <w:t>2</w:t>
      </w:r>
      <w:r w:rsidR="00141E2D">
        <w:fldChar w:fldCharType="end"/>
      </w:r>
      <w:r>
        <w:t>.</w:t>
      </w:r>
      <w:r w:rsidR="00D24266">
        <w:t xml:space="preserve"> Though surgery is the primary treatment for localised anorectal melanoma, there is ongoing debate as to the most appropriate strategy, with advocates for both radical (i.e. abdominoperineal resection) and conservative (i.e. wide local excision) operations. </w:t>
      </w:r>
    </w:p>
    <w:p w14:paraId="5018CE67" w14:textId="22159374" w:rsidR="004048DC" w:rsidRDefault="006D6AD0" w:rsidP="00DA6D0C">
      <w:pPr>
        <w:pStyle w:val="Heading2"/>
      </w:pPr>
      <w:r>
        <w:t>1.2.3 Vulvovaginal melanoma</w:t>
      </w:r>
    </w:p>
    <w:p w14:paraId="41A536F6" w14:textId="4471D0FF" w:rsidR="00723844" w:rsidRPr="00723844" w:rsidRDefault="00723844" w:rsidP="004048DC">
      <w:pPr>
        <w:spacing w:line="360" w:lineRule="auto"/>
        <w:jc w:val="both"/>
        <w:rPr>
          <w:lang w:val="en-US"/>
        </w:rPr>
      </w:pPr>
      <w:r w:rsidRPr="00723844">
        <w:rPr>
          <w:lang w:val="en-US"/>
        </w:rPr>
        <w:t>Vaginal melanoma</w:t>
      </w:r>
      <w:r w:rsidR="00141E2D">
        <w:rPr>
          <w:lang w:val="en-US"/>
        </w:rPr>
        <w:t>s</w:t>
      </w:r>
      <w:r w:rsidRPr="00723844">
        <w:rPr>
          <w:lang w:val="en-US"/>
        </w:rPr>
        <w:t xml:space="preserve"> appear to originate from melanocytes that are present in the vaginal mucosa of approximately 3% of women</w:t>
      </w:r>
      <w:r w:rsidR="00141E2D">
        <w:t xml:space="preserve"> </w:t>
      </w:r>
      <w:r w:rsidR="00141E2D">
        <w:fldChar w:fldCharType="begin"/>
      </w:r>
      <w:r w:rsidR="009372F5">
        <w:instrText xml:space="preserve"> ADDIN EN.CITE &lt;EndNote&gt;&lt;Cite&gt;&lt;Author&gt;Nigogosyan&lt;/Author&gt;&lt;Year&gt;1964&lt;/Year&gt;&lt;RecNum&gt;1&lt;/RecNum&gt;&lt;DisplayText&gt;&lt;style face="superscript"&gt;6&lt;/style&gt;&lt;/DisplayText&gt;&lt;record&gt;&lt;rec-number&gt;1&lt;/rec-number&gt;&lt;foreign-keys&gt;&lt;key app="EN" db-id="d955e9dr7tddemee25d5f05g2pfzap502xze" timestamp="1565936365"&gt;1&lt;/key&gt;&lt;/foreign-keys&gt;&lt;ref-type name="Journal Article"&gt;17&lt;/ref-type&gt;&lt;contributors&gt;&lt;authors&gt;&lt;author&gt;Nigogosyan, G.&lt;/author&gt;&lt;author&gt;Delapava, S.&lt;/author&gt;&lt;author&gt;Pickren, J. W.&lt;/author&gt;&lt;/authors&gt;&lt;/contributors&gt;&lt;titles&gt;&lt;title&gt;Melanoblasts in Vaginal Mucosa. Origin for Primary Malignant Melanoma&lt;/title&gt;&lt;secondary-title&gt;Cancer&lt;/secondary-title&gt;&lt;/titles&gt;&lt;periodical&gt;&lt;full-title&gt;Cancer&lt;/full-title&gt;&lt;/periodical&gt;&lt;pages&gt;912-3&lt;/pages&gt;&lt;volume&gt;17&lt;/volume&gt;&lt;keywords&gt;&lt;keyword&gt;*Chromatophores&lt;/keyword&gt;&lt;keyword&gt;Female&lt;/keyword&gt;&lt;keyword&gt;*Histology&lt;/keyword&gt;&lt;keyword&gt;Humans&lt;/keyword&gt;&lt;keyword&gt;*Melanoma&lt;/keyword&gt;&lt;keyword&gt;*Mucous Membrane&lt;/keyword&gt;&lt;keyword&gt;*Paraganglioma&lt;/keyword&gt;&lt;keyword&gt;*Pathology&lt;/keyword&gt;&lt;keyword&gt;*Vagina&lt;/keyword&gt;&lt;keyword&gt;*Vaginal Neoplasms&lt;/keyword&gt;&lt;/keywords&gt;&lt;dates&gt;&lt;year&gt;1964&lt;/year&gt;&lt;pub-dates&gt;&lt;date&gt;Jul&lt;/date&gt;&lt;/pub-dates&gt;&lt;/dates&gt;&lt;isbn&gt;0008-543X (Print)&amp;#xD;0008-543X (Linking)&lt;/isbn&gt;&lt;accession-num&gt;14179553&lt;/accession-num&gt;&lt;urls&gt;&lt;related-urls&gt;&lt;url&gt;http://www.ncbi.nlm.nih.gov/pubmed/14179553&lt;/url&gt;&lt;/related-urls&gt;&lt;/urls&gt;&lt;electronic-resource-num&gt;10.1002/1097-0142(196407)17:7&amp;lt;912::aid-cncr2820170711&amp;gt;3.0.co;2-f&lt;/electronic-resource-num&gt;&lt;/record&gt;&lt;/Cite&gt;&lt;/EndNote&gt;</w:instrText>
      </w:r>
      <w:r w:rsidR="00141E2D">
        <w:fldChar w:fldCharType="separate"/>
      </w:r>
      <w:r w:rsidR="009372F5" w:rsidRPr="009372F5">
        <w:rPr>
          <w:noProof/>
          <w:vertAlign w:val="superscript"/>
        </w:rPr>
        <w:t>6</w:t>
      </w:r>
      <w:r w:rsidR="00141E2D">
        <w:fldChar w:fldCharType="end"/>
      </w:r>
      <w:r w:rsidRPr="00723844">
        <w:t>.</w:t>
      </w:r>
      <w:r w:rsidR="00141E2D">
        <w:t xml:space="preserve"> </w:t>
      </w:r>
      <w:r w:rsidRPr="00723844">
        <w:rPr>
          <w:lang w:val="en-US"/>
        </w:rPr>
        <w:t>The overall incidence of vaginal melanoma is exceedingly rare, at only 0.46 cases per 1 million women per year. There are no significant differences, between various racial or ethnic groups</w:t>
      </w:r>
      <w:r w:rsidR="00141E2D">
        <w:rPr>
          <w:lang w:val="en-US"/>
        </w:rPr>
        <w:t xml:space="preserve"> </w:t>
      </w:r>
      <w:r w:rsidR="00141E2D">
        <w:rPr>
          <w:lang w:val="en-US"/>
        </w:rPr>
        <w:fldChar w:fldCharType="begin"/>
      </w:r>
      <w:r w:rsidR="009372F5">
        <w:rPr>
          <w:lang w:val="en-US"/>
        </w:rPr>
        <w:instrText xml:space="preserve"> ADDIN EN.CITE &lt;EndNote&gt;&lt;Cite&gt;&lt;Author&gt;Hu&lt;/Author&gt;&lt;Year&gt;2010&lt;/Year&gt;&lt;RecNum&gt;2&lt;/RecNum&gt;&lt;DisplayText&gt;&lt;style face="superscript"&gt;7&lt;/style&gt;&lt;/DisplayText&gt;&lt;record&gt;&lt;rec-number&gt;2&lt;/rec-number&gt;&lt;foreign-keys&gt;&lt;key app="EN" db-id="d955e9dr7tddemee25d5f05g2pfzap502xze" timestamp="1565936433"&gt;2&lt;/key&gt;&lt;/foreign-keys&gt;&lt;ref-type name="Journal Article"&gt;17&lt;/ref-type&gt;&lt;contributors&gt;&lt;authors&gt;&lt;author&gt;Hu, D. N.&lt;/author&gt;&lt;author&gt;Yu, G. P.&lt;/author&gt;&lt;author&gt;McCormick, S. A.&lt;/author&gt;&lt;/authors&gt;&lt;/contributors&gt;&lt;auth-address&gt;Department of Pathology, New York Eye and Ear Infirmary, New York Medical College, Valhalla, New York, USA. hu2095@yahoo.com&lt;/auth-address&gt;&lt;titles&gt;&lt;title&gt;Population-based incidence of vulvar and vaginal melanoma in various races and ethnic groups with comparisons to other site-specific melanomas&lt;/title&gt;&lt;secondary-title&gt;Melanoma Res&lt;/secondary-title&gt;&lt;/titles&gt;&lt;periodical&gt;&lt;full-title&gt;Melanoma Res&lt;/full-title&gt;&lt;/periodical&gt;&lt;pages&gt;153-8&lt;/pages&gt;&lt;volume&gt;20&lt;/volume&gt;&lt;number&gt;2&lt;/number&gt;&lt;keywords&gt;&lt;keyword&gt;African Americans&lt;/keyword&gt;&lt;keyword&gt;European Continental Ancestry Group&lt;/keyword&gt;&lt;keyword&gt;Female&lt;/keyword&gt;&lt;keyword&gt;Hispanic Americans&lt;/keyword&gt;&lt;keyword&gt;Humans&lt;/keyword&gt;&lt;keyword&gt;Incidence&lt;/keyword&gt;&lt;keyword&gt;Indians, North American&lt;/keyword&gt;&lt;keyword&gt;Melanoma/*ethnology&lt;/keyword&gt;&lt;keyword&gt;Oceanic Ancestry Group&lt;/keyword&gt;&lt;keyword&gt;SEER Program&lt;/keyword&gt;&lt;keyword&gt;Vaginal Neoplasms/*ethnology&lt;/keyword&gt;&lt;keyword&gt;Vulvar Neoplasms/*ethnology&lt;/keyword&gt;&lt;/keywords&gt;&lt;dates&gt;&lt;year&gt;2010&lt;/year&gt;&lt;pub-dates&gt;&lt;date&gt;Apr&lt;/date&gt;&lt;/pub-dates&gt;&lt;/dates&gt;&lt;isbn&gt;1473-5636 (Electronic)&amp;#xD;0960-8931 (Linking)&lt;/isbn&gt;&lt;accession-num&gt;20147857&lt;/accession-num&gt;&lt;urls&gt;&lt;related-urls&gt;&lt;url&gt;http://www.ncbi.nlm.nih.gov/pubmed/20147857&lt;/url&gt;&lt;/related-urls&gt;&lt;/urls&gt;&lt;electronic-resource-num&gt;10.1097/CMR.0b013e32833684e8&lt;/electronic-resource-num&gt;&lt;/record&gt;&lt;/Cite&gt;&lt;/EndNote&gt;</w:instrText>
      </w:r>
      <w:r w:rsidR="00141E2D">
        <w:rPr>
          <w:lang w:val="en-US"/>
        </w:rPr>
        <w:fldChar w:fldCharType="separate"/>
      </w:r>
      <w:r w:rsidR="009372F5" w:rsidRPr="009372F5">
        <w:rPr>
          <w:noProof/>
          <w:vertAlign w:val="superscript"/>
          <w:lang w:val="en-US"/>
        </w:rPr>
        <w:t>7</w:t>
      </w:r>
      <w:r w:rsidR="00141E2D">
        <w:rPr>
          <w:lang w:val="en-US"/>
        </w:rPr>
        <w:fldChar w:fldCharType="end"/>
      </w:r>
      <w:r w:rsidRPr="00723844">
        <w:rPr>
          <w:lang w:val="en-US"/>
        </w:rPr>
        <w:t xml:space="preserve">. Although </w:t>
      </w:r>
      <w:r w:rsidR="00CF4677">
        <w:rPr>
          <w:lang w:val="en-US"/>
        </w:rPr>
        <w:t>i</w:t>
      </w:r>
      <w:r w:rsidRPr="00723844">
        <w:rPr>
          <w:lang w:val="en-US"/>
        </w:rPr>
        <w:t>t was first reported in 1887, there have been no more than 500 primary vaginal melanoma cases reported in</w:t>
      </w:r>
      <w:r w:rsidR="00CF4677">
        <w:rPr>
          <w:lang w:val="en-US"/>
        </w:rPr>
        <w:t xml:space="preserve"> the</w:t>
      </w:r>
      <w:r w:rsidRPr="00723844">
        <w:rPr>
          <w:lang w:val="en-US"/>
        </w:rPr>
        <w:t xml:space="preserve"> literature worldwide</w:t>
      </w:r>
      <w:r w:rsidR="00141E2D">
        <w:rPr>
          <w:lang w:val="en-US"/>
        </w:rPr>
        <w:t xml:space="preserve"> </w:t>
      </w:r>
      <w:r w:rsidR="00141E2D">
        <w:rPr>
          <w:lang w:val="en-US"/>
        </w:rPr>
        <w:fldChar w:fldCharType="begin"/>
      </w:r>
      <w:r w:rsidR="00141E2D">
        <w:rPr>
          <w:lang w:val="en-US"/>
        </w:rPr>
        <w:instrText xml:space="preserve"> ADDIN EN.CITE &lt;EndNote&gt;&lt;Cite&gt;&lt;Author&gt;Chen&lt;/Author&gt;&lt;Year&gt;2014&lt;/Year&gt;&lt;RecNum&gt;3&lt;/RecNum&gt;&lt;DisplayText&gt;&lt;style face="superscript"&gt;4&lt;/style&gt;&lt;/DisplayText&gt;&lt;record&gt;&lt;rec-number&gt;3&lt;/rec-number&gt;&lt;foreign-keys&gt;&lt;key app="EN" db-id="d955e9dr7tddemee25d5f05g2pfzap502xze" timestamp="1565936465"&gt;3&lt;/key&gt;&lt;/foreign-keys&gt;&lt;ref-type name="Journal Article"&gt;17&lt;/ref-type&gt;&lt;contributors&gt;&lt;authors&gt;&lt;author&gt;Chen, L.&lt;/author&gt;&lt;author&gt;Xiong, Y.&lt;/author&gt;&lt;author&gt;Wang, H.&lt;/author&gt;&lt;author&gt;Liang, L.&lt;/author&gt;&lt;author&gt;Shang, H.&lt;/author&gt;&lt;author&gt;Yan, X.&lt;/author&gt;&lt;/authors&gt;&lt;/contributors&gt;&lt;auth-address&gt;Department of Gynecology, Zhejiang Provincial People&amp;apos;s Hospital, Hangzhou, Zhejiang 310014, P.R. China.&amp;#xD;Department of Gynecology, Cancer Center, Sun Yat-Sen University, Guangzhou, Guangdong 510060, P.R. China.&amp;#xD;Department of Gynecology, The Third Affiliated Hospital of Sun Yat-Sen University, Guangzhou, Guangdong 510630, P.R. China.&amp;#xD;Department of Gynecology, The First People&amp;apos;s Hospital of Foshan, Guangzhou, Guangdong 528000, P.R. China.&amp;#xD;Department of Gynecology, The First Affiliated Hospital of Wenzhou Medical University, Wenzhou, Zhejiang 325000, P.R. China.&lt;/auth-address&gt;&lt;titles&gt;&lt;title&gt;Malignant melanoma of the vagina: A case report and review of the literature&lt;/title&gt;&lt;secondary-title&gt;Oncol Lett&lt;/secondary-title&gt;&lt;/titles&gt;&lt;periodical&gt;&lt;full-title&gt;Oncol Lett&lt;/full-title&gt;&lt;/periodical&gt;&lt;pages&gt;1585-1588&lt;/pages&gt;&lt;volume&gt;8&lt;/volume&gt;&lt;number&gt;4&lt;/number&gt;&lt;keywords&gt;&lt;keyword&gt;malignant melanoma&lt;/keyword&gt;&lt;keyword&gt;vagina&lt;/keyword&gt;&lt;/keywords&gt;&lt;dates&gt;&lt;year&gt;2014&lt;/year&gt;&lt;pub-dates&gt;&lt;date&gt;Oct&lt;/date&gt;&lt;/pub-dates&gt;&lt;/dates&gt;&lt;isbn&gt;1792-1074 (Print)&amp;#xD;1792-1074 (Linking)&lt;/isbn&gt;&lt;accession-num&gt;25202372&lt;/accession-num&gt;&lt;urls&gt;&lt;related-urls&gt;&lt;url&gt;http://www.ncbi.nlm.nih.gov/pubmed/25202372&lt;/url&gt;&lt;/related-urls&gt;&lt;/urls&gt;&lt;custom2&gt;PMC4156219&lt;/custom2&gt;&lt;electronic-resource-num&gt;10.3892/ol.2014.2357&lt;/electronic-resource-num&gt;&lt;/record&gt;&lt;/Cite&gt;&lt;/EndNote&gt;</w:instrText>
      </w:r>
      <w:r w:rsidR="00141E2D">
        <w:rPr>
          <w:lang w:val="en-US"/>
        </w:rPr>
        <w:fldChar w:fldCharType="separate"/>
      </w:r>
      <w:r w:rsidR="00141E2D" w:rsidRPr="00141E2D">
        <w:rPr>
          <w:noProof/>
          <w:vertAlign w:val="superscript"/>
          <w:lang w:val="en-US"/>
        </w:rPr>
        <w:t>4</w:t>
      </w:r>
      <w:r w:rsidR="00141E2D">
        <w:rPr>
          <w:lang w:val="en-US"/>
        </w:rPr>
        <w:fldChar w:fldCharType="end"/>
      </w:r>
      <w:r w:rsidRPr="00723844">
        <w:rPr>
          <w:lang w:val="en-US"/>
        </w:rPr>
        <w:t>. It accounts for 2-5% of female genital-tract melanoma, less than 3% of vaginal tumors, and about 1% of melanoma in women</w:t>
      </w:r>
      <w:r w:rsidRPr="00723844">
        <w:t xml:space="preserve"> </w:t>
      </w:r>
      <w:r w:rsidR="00141E2D">
        <w:rPr>
          <w:lang w:val="en-US"/>
        </w:rPr>
        <w:fldChar w:fldCharType="begin"/>
      </w:r>
      <w:r w:rsidR="009372F5">
        <w:rPr>
          <w:lang w:val="en-US"/>
        </w:rPr>
        <w:instrText xml:space="preserve"> ADDIN EN.CITE &lt;EndNote&gt;&lt;Cite&gt;&lt;Author&gt;Gokaslan&lt;/Author&gt;&lt;Year&gt;2005&lt;/Year&gt;&lt;RecNum&gt;4&lt;/RecNum&gt;&lt;DisplayText&gt;&lt;style face="superscript"&gt;8&lt;/style&gt;&lt;/DisplayText&gt;&lt;record&gt;&lt;rec-number&gt;4&lt;/rec-number&gt;&lt;foreign-keys&gt;&lt;key app="EN" db-id="d955e9dr7tddemee25d5f05g2pfzap502xze" timestamp="1565936499"&gt;4&lt;/key&gt;&lt;/foreign-keys&gt;&lt;ref-type name="Journal Article"&gt;17&lt;/ref-type&gt;&lt;contributors&gt;&lt;authors&gt;&lt;author&gt;Gokaslan, H.&lt;/author&gt;&lt;author&gt;Sismanoglu, A.&lt;/author&gt;&lt;author&gt;Pekin, T.&lt;/author&gt;&lt;author&gt;Kaya, H.&lt;/author&gt;&lt;author&gt;Ceyhan, N.&lt;/author&gt;&lt;/authors&gt;&lt;/contributors&gt;&lt;auth-address&gt;Marmara University Hospital, Marmara School of Medicine, Department of Obstetrics and Gynecology, Altunizade, Istanbul, Turkey.&lt;/auth-address&gt;&lt;titles&gt;&lt;title&gt;Primary malignant melanoma of the vagina: a case report and review of the current treatment options&lt;/title&gt;&lt;secondary-title&gt;Eur J Obstet Gynecol Reprod Biol&lt;/secondary-title&gt;&lt;/titles&gt;&lt;periodical&gt;&lt;full-title&gt;Eur J Obstet Gynecol Reprod Biol&lt;/full-title&gt;&lt;/periodical&gt;&lt;pages&gt;243-8&lt;/pages&gt;&lt;volume&gt;121&lt;/volume&gt;&lt;number&gt;2&lt;/number&gt;&lt;keywords&gt;&lt;keyword&gt;Female&lt;/keyword&gt;&lt;keyword&gt;Humans&lt;/keyword&gt;&lt;keyword&gt;Melanoma/*diagnosis/*therapy&lt;/keyword&gt;&lt;keyword&gt;Middle Aged&lt;/keyword&gt;&lt;keyword&gt;Vaginal Neoplasms/*diagnosis/*therapy&lt;/keyword&gt;&lt;/keywords&gt;&lt;dates&gt;&lt;year&gt;2005&lt;/year&gt;&lt;pub-dates&gt;&lt;date&gt;Aug 1&lt;/date&gt;&lt;/pub-dates&gt;&lt;/dates&gt;&lt;isbn&gt;0301-2115 (Print)&amp;#xD;0301-2115 (Linking)&lt;/isbn&gt;&lt;accession-num&gt;16054970&lt;/accession-num&gt;&lt;urls&gt;&lt;related-urls&gt;&lt;url&gt;http://www.ncbi.nlm.nih.gov/pubmed/16054970&lt;/url&gt;&lt;/related-urls&gt;&lt;/urls&gt;&lt;electronic-resource-num&gt;10.1016/j.ejogrb.2004.11.048&lt;/electronic-resource-num&gt;&lt;/record&gt;&lt;/Cite&gt;&lt;/EndNote&gt;</w:instrText>
      </w:r>
      <w:r w:rsidR="00141E2D">
        <w:rPr>
          <w:lang w:val="en-US"/>
        </w:rPr>
        <w:fldChar w:fldCharType="separate"/>
      </w:r>
      <w:r w:rsidR="009372F5" w:rsidRPr="009372F5">
        <w:rPr>
          <w:noProof/>
          <w:vertAlign w:val="superscript"/>
          <w:lang w:val="en-US"/>
        </w:rPr>
        <w:t>8</w:t>
      </w:r>
      <w:r w:rsidR="00141E2D">
        <w:rPr>
          <w:lang w:val="en-US"/>
        </w:rPr>
        <w:fldChar w:fldCharType="end"/>
      </w:r>
      <w:r w:rsidRPr="00723844">
        <w:rPr>
          <w:lang w:val="en-US"/>
        </w:rPr>
        <w:t>.  It typically affects women in their sixth and s</w:t>
      </w:r>
      <w:r w:rsidRPr="00723844">
        <w:t xml:space="preserve">eventh decades, and occurs more </w:t>
      </w:r>
      <w:r w:rsidRPr="00723844">
        <w:rPr>
          <w:lang w:val="en-US"/>
        </w:rPr>
        <w:t>commonly in the lower third of the vagina a</w:t>
      </w:r>
      <w:r w:rsidRPr="00723844">
        <w:t xml:space="preserve">nd on the anterior vaginal wall </w:t>
      </w:r>
      <w:r w:rsidRPr="00723844">
        <w:rPr>
          <w:lang w:val="en-US"/>
        </w:rPr>
        <w:t>compared with other sites</w:t>
      </w:r>
      <w:r w:rsidR="00513EBC">
        <w:rPr>
          <w:lang w:val="en-US"/>
        </w:rPr>
        <w:t xml:space="preserve"> </w:t>
      </w:r>
      <w:r w:rsidR="00141E2D">
        <w:rPr>
          <w:lang w:val="en-US"/>
        </w:rPr>
        <w:fldChar w:fldCharType="begin"/>
      </w:r>
      <w:r w:rsidR="009372F5">
        <w:rPr>
          <w:lang w:val="en-US"/>
        </w:rPr>
        <w:instrText xml:space="preserve"> ADDIN EN.CITE &lt;EndNote&gt;&lt;Cite&gt;&lt;Author&gt;Gokaslan&lt;/Author&gt;&lt;Year&gt;2005&lt;/Year&gt;&lt;RecNum&gt;4&lt;/RecNum&gt;&lt;DisplayText&gt;&lt;style face="superscript"&gt;8&lt;/style&gt;&lt;/DisplayText&gt;&lt;record&gt;&lt;rec-number&gt;4&lt;/rec-number&gt;&lt;foreign-keys&gt;&lt;key app="EN" db-id="d955e9dr7tddemee25d5f05g2pfzap502xze" timestamp="1565936499"&gt;4&lt;/key&gt;&lt;/foreign-keys&gt;&lt;ref-type name="Journal Article"&gt;17&lt;/ref-type&gt;&lt;contributors&gt;&lt;authors&gt;&lt;author&gt;Gokaslan, H.&lt;/author&gt;&lt;author&gt;Sismanoglu, A.&lt;/author&gt;&lt;author&gt;Pekin, T.&lt;/author&gt;&lt;author&gt;Kaya, H.&lt;/author&gt;&lt;author&gt;Ceyhan, N.&lt;/author&gt;&lt;/authors&gt;&lt;/contributors&gt;&lt;auth-address&gt;Marmara University Hospital, Marmara School of Medicine, Department of Obstetrics and Gynecology, Altunizade, Istanbul, Turkey.&lt;/auth-address&gt;&lt;titles&gt;&lt;title&gt;Primary malignant melanoma of the vagina: a case report and review of the current treatment options&lt;/title&gt;&lt;secondary-title&gt;Eur J Obstet Gynecol Reprod Biol&lt;/secondary-title&gt;&lt;/titles&gt;&lt;periodical&gt;&lt;full-title&gt;Eur J Obstet Gynecol Reprod Biol&lt;/full-title&gt;&lt;/periodical&gt;&lt;pages&gt;243-8&lt;/pages&gt;&lt;volume&gt;121&lt;/volume&gt;&lt;number&gt;2&lt;/number&gt;&lt;keywords&gt;&lt;keyword&gt;Female&lt;/keyword&gt;&lt;keyword&gt;Humans&lt;/keyword&gt;&lt;keyword&gt;Melanoma/*diagnosis/*therapy&lt;/keyword&gt;&lt;keyword&gt;Middle Aged&lt;/keyword&gt;&lt;keyword&gt;Vaginal Neoplasms/*diagnosis/*therapy&lt;/keyword&gt;&lt;/keywords&gt;&lt;dates&gt;&lt;year&gt;2005&lt;/year&gt;&lt;pub-dates&gt;&lt;date&gt;Aug 1&lt;/date&gt;&lt;/pub-dates&gt;&lt;/dates&gt;&lt;isbn&gt;0301-2115 (Print)&amp;#xD;0301-2115 (Linking)&lt;/isbn&gt;&lt;accession-num&gt;16054970&lt;/accession-num&gt;&lt;urls&gt;&lt;related-urls&gt;&lt;url&gt;http://www.ncbi.nlm.nih.gov/pubmed/16054970&lt;/url&gt;&lt;/related-urls&gt;&lt;/urls&gt;&lt;electronic-resource-num&gt;10.1016/j.ejogrb.2004.11.048&lt;/electronic-resource-num&gt;&lt;/record&gt;&lt;/Cite&gt;&lt;/EndNote&gt;</w:instrText>
      </w:r>
      <w:r w:rsidR="00141E2D">
        <w:rPr>
          <w:lang w:val="en-US"/>
        </w:rPr>
        <w:fldChar w:fldCharType="separate"/>
      </w:r>
      <w:r w:rsidR="009372F5" w:rsidRPr="009372F5">
        <w:rPr>
          <w:noProof/>
          <w:vertAlign w:val="superscript"/>
          <w:lang w:val="en-US"/>
        </w:rPr>
        <w:t>8</w:t>
      </w:r>
      <w:r w:rsidR="00141E2D">
        <w:rPr>
          <w:lang w:val="en-US"/>
        </w:rPr>
        <w:fldChar w:fldCharType="end"/>
      </w:r>
      <w:r w:rsidRPr="00723844">
        <w:t>.</w:t>
      </w:r>
      <w:r w:rsidR="00513EBC">
        <w:t xml:space="preserve"> </w:t>
      </w:r>
      <w:r w:rsidRPr="00723844">
        <w:rPr>
          <w:lang w:val="en-US"/>
        </w:rPr>
        <w:t>The most common presenting symptom is</w:t>
      </w:r>
      <w:r w:rsidRPr="00723844">
        <w:t xml:space="preserve"> bleeding, although other symptoms can </w:t>
      </w:r>
      <w:r w:rsidR="00CF4677">
        <w:t xml:space="preserve"> include</w:t>
      </w:r>
      <w:r w:rsidRPr="00723844">
        <w:rPr>
          <w:lang w:val="en-US"/>
        </w:rPr>
        <w:t xml:space="preserve"> discharge, dyspareunia or tumor mass</w:t>
      </w:r>
      <w:r w:rsidR="00141E2D">
        <w:rPr>
          <w:lang w:val="en-US"/>
        </w:rPr>
        <w:t xml:space="preserve"> </w:t>
      </w:r>
      <w:r w:rsidR="00141E2D">
        <w:fldChar w:fldCharType="begin"/>
      </w:r>
      <w:r w:rsidR="009372F5">
        <w:instrText xml:space="preserve"> ADDIN EN.CITE &lt;EndNote&gt;&lt;Cite&gt;&lt;Author&gt;Gokaslan&lt;/Author&gt;&lt;Year&gt;2005&lt;/Year&gt;&lt;RecNum&gt;4&lt;/RecNum&gt;&lt;DisplayText&gt;&lt;style face="superscript"&gt;8&lt;/style&gt;&lt;/DisplayText&gt;&lt;record&gt;&lt;rec-number&gt;4&lt;/rec-number&gt;&lt;foreign-keys&gt;&lt;key app="EN" db-id="d955e9dr7tddemee25d5f05g2pfzap502xze" timestamp="1565936499"&gt;4&lt;/key&gt;&lt;/foreign-keys&gt;&lt;ref-type name="Journal Article"&gt;17&lt;/ref-type&gt;&lt;contributors&gt;&lt;authors&gt;&lt;author&gt;Gokaslan, H.&lt;/author&gt;&lt;author&gt;Sismanoglu, A.&lt;/author&gt;&lt;author&gt;Pekin, T.&lt;/author&gt;&lt;author&gt;Kaya, H.&lt;/author&gt;&lt;author&gt;Ceyhan, N.&lt;/author&gt;&lt;/authors&gt;&lt;/contributors&gt;&lt;auth-address&gt;Marmara University Hospital, Marmara School of Medicine, Department of Obstetrics and Gynecology, Altunizade, Istanbul, Turkey.&lt;/auth-address&gt;&lt;titles&gt;&lt;title&gt;Primary malignant melanoma of the vagina: a case report and review of the current treatment options&lt;/title&gt;&lt;secondary-title&gt;Eur J Obstet Gynecol Reprod Biol&lt;/secondary-title&gt;&lt;/titles&gt;&lt;periodical&gt;&lt;full-title&gt;Eur J Obstet Gynecol Reprod Biol&lt;/full-title&gt;&lt;/periodical&gt;&lt;pages&gt;243-8&lt;/pages&gt;&lt;volume&gt;121&lt;/volume&gt;&lt;number&gt;2&lt;/number&gt;&lt;keywords&gt;&lt;keyword&gt;Female&lt;/keyword&gt;&lt;keyword&gt;Humans&lt;/keyword&gt;&lt;keyword&gt;Melanoma/*diagnosis/*therapy&lt;/keyword&gt;&lt;keyword&gt;Middle Aged&lt;/keyword&gt;&lt;keyword&gt;Vaginal Neoplasms/*diagnosis/*therapy&lt;/keyword&gt;&lt;/keywords&gt;&lt;dates&gt;&lt;year&gt;2005&lt;/year&gt;&lt;pub-dates&gt;&lt;date&gt;Aug 1&lt;/date&gt;&lt;/pub-dates&gt;&lt;/dates&gt;&lt;isbn&gt;0301-2115 (Print)&amp;#xD;0301-2115 (Linking)&lt;/isbn&gt;&lt;accession-num&gt;16054970&lt;/accession-num&gt;&lt;urls&gt;&lt;related-urls&gt;&lt;url&gt;http://www.ncbi.nlm.nih.gov/pubmed/16054970&lt;/url&gt;&lt;/related-urls&gt;&lt;/urls&gt;&lt;electronic-resource-num&gt;10.1016/j.ejogrb.2004.11.048&lt;/electronic-resource-num&gt;&lt;/record&gt;&lt;/Cite&gt;&lt;/EndNote&gt;</w:instrText>
      </w:r>
      <w:r w:rsidR="00141E2D">
        <w:fldChar w:fldCharType="separate"/>
      </w:r>
      <w:r w:rsidR="009372F5" w:rsidRPr="009372F5">
        <w:rPr>
          <w:noProof/>
          <w:vertAlign w:val="superscript"/>
        </w:rPr>
        <w:t>8</w:t>
      </w:r>
      <w:r w:rsidR="00141E2D">
        <w:fldChar w:fldCharType="end"/>
      </w:r>
      <w:r w:rsidRPr="00723844">
        <w:t>.</w:t>
      </w:r>
      <w:r w:rsidRPr="00723844">
        <w:rPr>
          <w:lang w:val="en-US"/>
        </w:rPr>
        <w:t xml:space="preserve">  These are aggressive tumors; overall 5-year survival ranges from 5% to 25%. Most patients are diagnosed at </w:t>
      </w:r>
      <w:r w:rsidR="00CF4677">
        <w:rPr>
          <w:lang w:val="en-US"/>
        </w:rPr>
        <w:t xml:space="preserve">an </w:t>
      </w:r>
      <w:r w:rsidRPr="00723844">
        <w:rPr>
          <w:lang w:val="en-US"/>
        </w:rPr>
        <w:t xml:space="preserve">advanced stage; about 50% have positive regional lymph nodes and nearly </w:t>
      </w:r>
      <w:r w:rsidRPr="00723844">
        <w:rPr>
          <w:lang w:val="en-US"/>
        </w:rPr>
        <w:lastRenderedPageBreak/>
        <w:t>20% have distant metastases. Tumors are usually pigmented; however, less than 10% are amelanotic which add to diagnostic difficulties</w:t>
      </w:r>
      <w:r w:rsidR="00141E2D">
        <w:rPr>
          <w:lang w:val="en-US"/>
        </w:rPr>
        <w:t xml:space="preserve"> </w:t>
      </w:r>
      <w:r w:rsidR="00141E2D">
        <w:rPr>
          <w:lang w:val="en-US"/>
        </w:rPr>
        <w:fldChar w:fldCharType="begin"/>
      </w:r>
      <w:r w:rsidR="009372F5">
        <w:rPr>
          <w:lang w:val="en-US"/>
        </w:rPr>
        <w:instrText xml:space="preserve"> ADDIN EN.CITE &lt;EndNote&gt;&lt;Cite&gt;&lt;Author&gt;Gokaslan&lt;/Author&gt;&lt;Year&gt;2005&lt;/Year&gt;&lt;RecNum&gt;4&lt;/RecNum&gt;&lt;DisplayText&gt;&lt;style face="superscript"&gt;8&lt;/style&gt;&lt;/DisplayText&gt;&lt;record&gt;&lt;rec-number&gt;4&lt;/rec-number&gt;&lt;foreign-keys&gt;&lt;key app="EN" db-id="d955e9dr7tddemee25d5f05g2pfzap502xze" timestamp="1565936499"&gt;4&lt;/key&gt;&lt;/foreign-keys&gt;&lt;ref-type name="Journal Article"&gt;17&lt;/ref-type&gt;&lt;contributors&gt;&lt;authors&gt;&lt;author&gt;Gokaslan, H.&lt;/author&gt;&lt;author&gt;Sismanoglu, A.&lt;/author&gt;&lt;author&gt;Pekin, T.&lt;/author&gt;&lt;author&gt;Kaya, H.&lt;/author&gt;&lt;author&gt;Ceyhan, N.&lt;/author&gt;&lt;/authors&gt;&lt;/contributors&gt;&lt;auth-address&gt;Marmara University Hospital, Marmara School of Medicine, Department of Obstetrics and Gynecology, Altunizade, Istanbul, Turkey.&lt;/auth-address&gt;&lt;titles&gt;&lt;title&gt;Primary malignant melanoma of the vagina: a case report and review of the current treatment options&lt;/title&gt;&lt;secondary-title&gt;Eur J Obstet Gynecol Reprod Biol&lt;/secondary-title&gt;&lt;/titles&gt;&lt;periodical&gt;&lt;full-title&gt;Eur J Obstet Gynecol Reprod Biol&lt;/full-title&gt;&lt;/periodical&gt;&lt;pages&gt;243-8&lt;/pages&gt;&lt;volume&gt;121&lt;/volume&gt;&lt;number&gt;2&lt;/number&gt;&lt;keywords&gt;&lt;keyword&gt;Female&lt;/keyword&gt;&lt;keyword&gt;Humans&lt;/keyword&gt;&lt;keyword&gt;Melanoma/*diagnosis/*therapy&lt;/keyword&gt;&lt;keyword&gt;Middle Aged&lt;/keyword&gt;&lt;keyword&gt;Vaginal Neoplasms/*diagnosis/*therapy&lt;/keyword&gt;&lt;/keywords&gt;&lt;dates&gt;&lt;year&gt;2005&lt;/year&gt;&lt;pub-dates&gt;&lt;date&gt;Aug 1&lt;/date&gt;&lt;/pub-dates&gt;&lt;/dates&gt;&lt;isbn&gt;0301-2115 (Print)&amp;#xD;0301-2115 (Linking)&lt;/isbn&gt;&lt;accession-num&gt;16054970&lt;/accession-num&gt;&lt;urls&gt;&lt;related-urls&gt;&lt;url&gt;http://www.ncbi.nlm.nih.gov/pubmed/16054970&lt;/url&gt;&lt;/related-urls&gt;&lt;/urls&gt;&lt;electronic-resource-num&gt;10.1016/j.ejogrb.2004.11.048&lt;/electronic-resource-num&gt;&lt;/record&gt;&lt;/Cite&gt;&lt;/EndNote&gt;</w:instrText>
      </w:r>
      <w:r w:rsidR="00141E2D">
        <w:rPr>
          <w:lang w:val="en-US"/>
        </w:rPr>
        <w:fldChar w:fldCharType="separate"/>
      </w:r>
      <w:r w:rsidR="009372F5" w:rsidRPr="009372F5">
        <w:rPr>
          <w:noProof/>
          <w:vertAlign w:val="superscript"/>
          <w:lang w:val="en-US"/>
        </w:rPr>
        <w:t>8</w:t>
      </w:r>
      <w:r w:rsidR="00141E2D">
        <w:rPr>
          <w:lang w:val="en-US"/>
        </w:rPr>
        <w:fldChar w:fldCharType="end"/>
      </w:r>
      <w:r w:rsidRPr="00723844">
        <w:rPr>
          <w:lang w:val="en-US"/>
        </w:rPr>
        <w:t xml:space="preserve">. </w:t>
      </w:r>
    </w:p>
    <w:p w14:paraId="7A3A658A" w14:textId="77777777" w:rsidR="00723844" w:rsidRPr="00723844" w:rsidRDefault="00723844" w:rsidP="00513EBC">
      <w:pPr>
        <w:spacing w:line="360" w:lineRule="auto"/>
        <w:jc w:val="both"/>
        <w:rPr>
          <w:lang w:val="en-US"/>
        </w:rPr>
      </w:pPr>
    </w:p>
    <w:p w14:paraId="3C10EFDD" w14:textId="77777777" w:rsidR="00723844" w:rsidRPr="00F01B68" w:rsidRDefault="00723844" w:rsidP="00816193">
      <w:pPr>
        <w:spacing w:line="360" w:lineRule="auto"/>
        <w:jc w:val="both"/>
      </w:pPr>
    </w:p>
    <w:p w14:paraId="07E232AD" w14:textId="77777777" w:rsidR="009372F5" w:rsidRDefault="009372F5" w:rsidP="009372F5">
      <w:pPr>
        <w:spacing w:line="360" w:lineRule="auto"/>
        <w:jc w:val="both"/>
        <w:rPr>
          <w:rFonts w:ascii="Times New Roman" w:hAnsi="Times New Roman" w:cs="Times New Roman"/>
          <w:color w:val="000000" w:themeColor="text1"/>
        </w:rPr>
      </w:pPr>
    </w:p>
    <w:p w14:paraId="12206934" w14:textId="30C68862" w:rsidR="006D6AD0" w:rsidRDefault="006D6AD0" w:rsidP="00DA6D0C">
      <w:pPr>
        <w:pStyle w:val="Heading2"/>
      </w:pPr>
      <w:r>
        <w:t>1.2.4 Primary Penile Melanoma</w:t>
      </w:r>
    </w:p>
    <w:p w14:paraId="5E94A747" w14:textId="36F8A1F4" w:rsidR="009372F5" w:rsidRDefault="009372F5" w:rsidP="009372F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Primary penile</w:t>
      </w:r>
      <w:r w:rsidRPr="00DE4D9C">
        <w:rPr>
          <w:rFonts w:ascii="Times New Roman" w:hAnsi="Times New Roman" w:cs="Times New Roman"/>
          <w:color w:val="000000" w:themeColor="text1"/>
        </w:rPr>
        <w:t xml:space="preserve"> melanoma is an extremely rare </w:t>
      </w:r>
      <w:r>
        <w:rPr>
          <w:rFonts w:ascii="Times New Roman" w:hAnsi="Times New Roman" w:cs="Times New Roman"/>
          <w:color w:val="000000" w:themeColor="text1"/>
        </w:rPr>
        <w:t>male genital malignancy which is aggressive</w:t>
      </w:r>
      <w:r w:rsidRPr="00DE4D9C">
        <w:rPr>
          <w:rFonts w:ascii="Times New Roman" w:hAnsi="Times New Roman" w:cs="Times New Roman"/>
          <w:color w:val="000000" w:themeColor="text1"/>
        </w:rPr>
        <w:t xml:space="preserve"> and </w:t>
      </w:r>
      <w:r>
        <w:rPr>
          <w:rFonts w:ascii="Times New Roman" w:hAnsi="Times New Roman" w:cs="Times New Roman"/>
          <w:color w:val="000000" w:themeColor="text1"/>
        </w:rPr>
        <w:t xml:space="preserve">associated with a </w:t>
      </w:r>
      <w:r w:rsidRPr="00DE4D9C">
        <w:rPr>
          <w:rFonts w:ascii="Times New Roman" w:hAnsi="Times New Roman" w:cs="Times New Roman"/>
          <w:color w:val="000000" w:themeColor="text1"/>
        </w:rPr>
        <w:t xml:space="preserve">poor prognosis; it </w:t>
      </w:r>
      <w:r>
        <w:rPr>
          <w:rFonts w:ascii="Times New Roman" w:hAnsi="Times New Roman" w:cs="Times New Roman"/>
          <w:color w:val="000000" w:themeColor="text1"/>
        </w:rPr>
        <w:t>mainly</w:t>
      </w:r>
      <w:r w:rsidRPr="00DE4D9C">
        <w:rPr>
          <w:rFonts w:ascii="Times New Roman" w:hAnsi="Times New Roman" w:cs="Times New Roman"/>
          <w:color w:val="000000" w:themeColor="text1"/>
        </w:rPr>
        <w:t xml:space="preserve"> affects elderly </w:t>
      </w:r>
      <w:r>
        <w:rPr>
          <w:rFonts w:ascii="Times New Roman" w:hAnsi="Times New Roman" w:cs="Times New Roman"/>
          <w:color w:val="000000" w:themeColor="text1"/>
        </w:rPr>
        <w:t>men</w:t>
      </w:r>
      <w:r w:rsidRPr="00DE4D9C">
        <w:rPr>
          <w:rFonts w:ascii="Times New Roman" w:hAnsi="Times New Roman" w:cs="Times New Roman"/>
          <w:color w:val="000000" w:themeColor="text1"/>
        </w:rPr>
        <w:t xml:space="preserve"> from the sixth and seventh decade of life</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Data xml:space="preserve">PEVuZE5vdGU+PENpdGU+PEF1dGhvcj5TYW5jaGV6LU9ydGl6PC9BdXRob3I+PFllYXI+MjAwNTwv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TYW5jaGV6LU9ydGl6PC9BdXRob3I+PFllYXI+MjAwNTwv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9372F5">
        <w:rPr>
          <w:rFonts w:ascii="Times New Roman" w:hAnsi="Times New Roman" w:cs="Times New Roman"/>
          <w:noProof/>
          <w:color w:val="000000" w:themeColor="text1"/>
          <w:vertAlign w:val="superscript"/>
        </w:rPr>
        <w:t>11</w:t>
      </w:r>
      <w:r>
        <w:rPr>
          <w:rFonts w:ascii="Times New Roman" w:hAnsi="Times New Roman" w:cs="Times New Roman"/>
          <w:color w:val="000000" w:themeColor="text1"/>
        </w:rPr>
        <w:fldChar w:fldCharType="end"/>
      </w:r>
      <w:r w:rsidRPr="00DE4D9C">
        <w:rPr>
          <w:rFonts w:ascii="Times New Roman" w:hAnsi="Times New Roman" w:cs="Times New Roman"/>
          <w:color w:val="000000" w:themeColor="text1"/>
        </w:rPr>
        <w:t>. Approximately 200 cases have been described in the literature, representing less than 1.4% of primary penile cancers and less than 0.1% of primary melanoma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Bechara&lt;/Author&gt;&lt;Year&gt;2013&lt;/Year&gt;&lt;RecNum&gt;17&lt;/RecNum&gt;&lt;DisplayText&gt;&lt;style face="superscript"&gt;12&lt;/style&gt;&lt;/DisplayText&gt;&lt;record&gt;&lt;rec-number&gt;17&lt;/rec-number&gt;&lt;foreign-keys&gt;&lt;key app="EN" db-id="d955e9dr7tddemee25d5f05g2pfzap502xze" timestamp="1565938724"&gt;17&lt;/key&gt;&lt;/foreign-keys&gt;&lt;ref-type name="Journal Article"&gt;17&lt;/ref-type&gt;&lt;contributors&gt;&lt;authors&gt;&lt;author&gt;Bechara, G. R.&lt;/author&gt;&lt;author&gt;Schwindt, A. B.&lt;/author&gt;&lt;author&gt;Ornellas, A. A.&lt;/author&gt;&lt;author&gt;Silva, D. E.&lt;/author&gt;&lt;author&gt;Lott, F. M.&lt;/author&gt;&lt;author&gt;Campos, F. S.&lt;/author&gt;&lt;/authors&gt;&lt;/contributors&gt;&lt;auth-address&gt;Departments of Urology, Brazilian National Cancer Institute, Rio de Janeiro, RJ, Brazil.&lt;/auth-address&gt;&lt;titles&gt;&lt;title&gt;Penile primary melanoma: analysis of 6 patients treated at Brazilian National Cancer Institute in the last eight years&lt;/title&gt;&lt;secondary-title&gt;Int Braz J Urol&lt;/secondary-title&gt;&lt;/titles&gt;&lt;periodical&gt;&lt;full-title&gt;Int Braz J Urol&lt;/full-title&gt;&lt;/periodical&gt;&lt;pages&gt;823-31&lt;/pages&gt;&lt;volume&gt;39&lt;/volume&gt;&lt;number&gt;6&lt;/number&gt;&lt;keywords&gt;&lt;keyword&gt;Adolescent&lt;/keyword&gt;&lt;keyword&gt;Aged&lt;/keyword&gt;&lt;keyword&gt;Biopsy&lt;/keyword&gt;&lt;keyword&gt;Brazil&lt;/keyword&gt;&lt;keyword&gt;Disease-Free Survival&lt;/keyword&gt;&lt;keyword&gt;Follow-Up Studies&lt;/keyword&gt;&lt;keyword&gt;Humans&lt;/keyword&gt;&lt;keyword&gt;Lymph Node Excision&lt;/keyword&gt;&lt;keyword&gt;Male&lt;/keyword&gt;&lt;keyword&gt;Melanoma/*pathology/*therapy&lt;/keyword&gt;&lt;keyword&gt;Middle Aged&lt;/keyword&gt;&lt;keyword&gt;Neoplasm Staging&lt;/keyword&gt;&lt;keyword&gt;Penile Neoplasms/*pathology/*therapy&lt;/keyword&gt;&lt;keyword&gt;Penis/surgery&lt;/keyword&gt;&lt;/keywords&gt;&lt;dates&gt;&lt;year&gt;2013&lt;/year&gt;&lt;pub-dates&gt;&lt;date&gt;Nov-Dec&lt;/date&gt;&lt;/pub-dates&gt;&lt;/dates&gt;&lt;isbn&gt;1677-6119 (Electronic)&amp;#xD;1677-5538 (Linking)&lt;/isbn&gt;&lt;accession-num&gt;24456774&lt;/accession-num&gt;&lt;urls&gt;&lt;related-urls&gt;&lt;url&gt;http://www.ncbi.nlm.nih.gov/pubmed/24456774&lt;/url&gt;&lt;/related-urls&gt;&lt;/urls&gt;&lt;electronic-resource-num&gt;10.1590/S1677-5538.IBJU.2013.06.08&lt;/electronic-resource-num&gt;&lt;/record&gt;&lt;/Cite&gt;&lt;/EndNote&gt;</w:instrText>
      </w:r>
      <w:r>
        <w:rPr>
          <w:rFonts w:ascii="Times New Roman" w:hAnsi="Times New Roman" w:cs="Times New Roman"/>
          <w:color w:val="000000" w:themeColor="text1"/>
        </w:rPr>
        <w:fldChar w:fldCharType="separate"/>
      </w:r>
      <w:r w:rsidRPr="009372F5">
        <w:rPr>
          <w:rFonts w:ascii="Times New Roman" w:hAnsi="Times New Roman" w:cs="Times New Roman"/>
          <w:noProof/>
          <w:color w:val="000000" w:themeColor="text1"/>
          <w:vertAlign w:val="superscript"/>
        </w:rPr>
        <w:t>12</w:t>
      </w:r>
      <w:r>
        <w:rPr>
          <w:rFonts w:ascii="Times New Roman" w:hAnsi="Times New Roman" w:cs="Times New Roman"/>
          <w:color w:val="000000" w:themeColor="text1"/>
        </w:rPr>
        <w:fldChar w:fldCharType="end"/>
      </w:r>
      <w:r w:rsidRPr="00DE4D9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arly detection of these lesions allows penile preserving </w:t>
      </w:r>
      <w:r w:rsidR="00CF4677">
        <w:rPr>
          <w:rFonts w:ascii="Times New Roman" w:hAnsi="Times New Roman" w:cs="Times New Roman"/>
          <w:color w:val="000000" w:themeColor="text1"/>
        </w:rPr>
        <w:t xml:space="preserve">surgical </w:t>
      </w:r>
      <w:r>
        <w:rPr>
          <w:rFonts w:ascii="Times New Roman" w:hAnsi="Times New Roman" w:cs="Times New Roman"/>
          <w:color w:val="000000" w:themeColor="text1"/>
        </w:rPr>
        <w:t xml:space="preserve">procedures to be undertaken. However, patients often present to different specialists such as urology, dermatology and genitourinary medicine, which can lead to a </w:t>
      </w:r>
      <w:r w:rsidR="00CF4677">
        <w:rPr>
          <w:rFonts w:ascii="Times New Roman" w:hAnsi="Times New Roman" w:cs="Times New Roman"/>
          <w:color w:val="000000" w:themeColor="text1"/>
        </w:rPr>
        <w:t xml:space="preserve">significant </w:t>
      </w:r>
      <w:r>
        <w:rPr>
          <w:rFonts w:ascii="Times New Roman" w:hAnsi="Times New Roman" w:cs="Times New Roman"/>
          <w:color w:val="000000" w:themeColor="text1"/>
        </w:rPr>
        <w:t xml:space="preserve">diagnostic delay. </w:t>
      </w:r>
    </w:p>
    <w:p w14:paraId="7A670E18" w14:textId="77777777" w:rsidR="009372F5" w:rsidRDefault="009372F5" w:rsidP="00C30A88">
      <w:pPr>
        <w:pStyle w:val="Heading2"/>
      </w:pPr>
    </w:p>
    <w:p w14:paraId="015ED3A3" w14:textId="70554E11" w:rsidR="00816193" w:rsidRDefault="00C30A88" w:rsidP="00C30A88">
      <w:pPr>
        <w:pStyle w:val="Heading2"/>
      </w:pPr>
      <w:r>
        <w:t xml:space="preserve">1.3 </w:t>
      </w:r>
      <w:r w:rsidR="00816193" w:rsidRPr="00816193">
        <w:t>Strengths and limitations of the evidence</w:t>
      </w:r>
    </w:p>
    <w:p w14:paraId="4AFCB04A" w14:textId="77777777" w:rsidR="00C30A88" w:rsidRPr="00C30A88" w:rsidRDefault="00C30A88" w:rsidP="00C30A88"/>
    <w:p w14:paraId="32D64C43" w14:textId="070FEC14" w:rsidR="00AC4C76" w:rsidRDefault="00AC4C76" w:rsidP="00AC4C76">
      <w:pPr>
        <w:spacing w:line="360" w:lineRule="auto"/>
        <w:jc w:val="both"/>
      </w:pPr>
      <w:r>
        <w:t xml:space="preserve">Due to the rarity of </w:t>
      </w:r>
      <w:r w:rsidR="00100893">
        <w:t>AUG</w:t>
      </w:r>
      <w:r>
        <w:t xml:space="preserve"> mucosal melanoma and the poor prognosis associated with this disease, there is limited clinical evidence with which to guide decision-making in the management of both localised and metastatic disease. Most reports in the literature consist of retrospective single centre case series, with no randomised control</w:t>
      </w:r>
      <w:r w:rsidR="00CF4677">
        <w:t>led</w:t>
      </w:r>
      <w:r>
        <w:t xml:space="preserve"> trials specifically focusing on patients with this </w:t>
      </w:r>
      <w:r w:rsidR="00CF4677">
        <w:t xml:space="preserve">melanoma </w:t>
      </w:r>
      <w:r>
        <w:t xml:space="preserve">subtype. As such, the limitations of the available literature regarding </w:t>
      </w:r>
      <w:r w:rsidR="00E56EB0">
        <w:t>AUG</w:t>
      </w:r>
      <w:r>
        <w:t xml:space="preserve"> mucosal melanoma are considerable.</w:t>
      </w:r>
    </w:p>
    <w:p w14:paraId="52C7DAC9" w14:textId="77777777" w:rsidR="00816193" w:rsidRDefault="00816193" w:rsidP="001255C1">
      <w:pPr>
        <w:spacing w:line="360" w:lineRule="auto"/>
        <w:jc w:val="both"/>
      </w:pPr>
    </w:p>
    <w:p w14:paraId="2DE9D840" w14:textId="2910D60E" w:rsidR="00816193" w:rsidRDefault="00C30A88" w:rsidP="00C30A88">
      <w:pPr>
        <w:pStyle w:val="Heading2"/>
      </w:pPr>
      <w:r>
        <w:t xml:space="preserve">1.4 </w:t>
      </w:r>
      <w:r w:rsidR="00816193" w:rsidRPr="00816193">
        <w:t>Risks versus benefits</w:t>
      </w:r>
    </w:p>
    <w:p w14:paraId="05F0967B" w14:textId="77777777" w:rsidR="00C30A88" w:rsidRPr="00C30A88" w:rsidRDefault="00C30A88" w:rsidP="00C30A88"/>
    <w:p w14:paraId="1FA87930" w14:textId="73500C40" w:rsidR="00816193" w:rsidRDefault="0067437A" w:rsidP="00816193">
      <w:pPr>
        <w:spacing w:line="360" w:lineRule="auto"/>
        <w:jc w:val="both"/>
      </w:pPr>
      <w:r>
        <w:t xml:space="preserve">In evaluating the risks and benefits of any intervention, the GDG has focused </w:t>
      </w:r>
      <w:r w:rsidR="003E6B2B">
        <w:t>on analysing the associated clinical benefit and toxicity. Cost-effectiveness analyses were not performed as this falls outside the remit of these guidelines.</w:t>
      </w:r>
    </w:p>
    <w:p w14:paraId="7FE26BD2" w14:textId="77777777" w:rsidR="005E15F0" w:rsidRDefault="005E15F0" w:rsidP="00816193">
      <w:pPr>
        <w:spacing w:line="360" w:lineRule="auto"/>
        <w:jc w:val="both"/>
      </w:pPr>
    </w:p>
    <w:p w14:paraId="2C4F4F2D" w14:textId="77777777" w:rsidR="005E15F0" w:rsidRDefault="005E15F0" w:rsidP="00816193">
      <w:pPr>
        <w:spacing w:line="360" w:lineRule="auto"/>
        <w:jc w:val="both"/>
      </w:pPr>
    </w:p>
    <w:p w14:paraId="3C630610" w14:textId="77777777" w:rsidR="001255C1" w:rsidRDefault="001255C1">
      <w:pPr>
        <w:rPr>
          <w:rFonts w:asciiTheme="majorHAnsi" w:eastAsiaTheme="majorEastAsia" w:hAnsiTheme="majorHAnsi" w:cstheme="majorBidi"/>
          <w:b/>
          <w:bCs/>
          <w:color w:val="345A8A" w:themeColor="accent1" w:themeShade="B5"/>
          <w:sz w:val="32"/>
          <w:szCs w:val="32"/>
        </w:rPr>
      </w:pPr>
      <w:r>
        <w:br w:type="page"/>
      </w:r>
    </w:p>
    <w:p w14:paraId="366DC3ED" w14:textId="22088856" w:rsidR="00816193" w:rsidRDefault="00816193" w:rsidP="00C30A88">
      <w:pPr>
        <w:pStyle w:val="Heading1"/>
      </w:pPr>
      <w:r w:rsidRPr="00335158">
        <w:lastRenderedPageBreak/>
        <w:t>Methods</w:t>
      </w:r>
    </w:p>
    <w:p w14:paraId="79C9936B" w14:textId="77777777" w:rsidR="00C30A88" w:rsidRPr="00C30A88" w:rsidRDefault="00C30A88" w:rsidP="00C30A88"/>
    <w:p w14:paraId="12A658B9" w14:textId="381D3209" w:rsidR="00335158" w:rsidRDefault="00335158" w:rsidP="005E15F0">
      <w:pPr>
        <w:spacing w:line="360" w:lineRule="auto"/>
        <w:jc w:val="both"/>
        <w:rPr>
          <w:rFonts w:eastAsia="Times New Roman" w:cs="Times New Roman"/>
        </w:rPr>
      </w:pPr>
      <w:r>
        <w:t xml:space="preserve">These guidelines were convened under Melanoma Focus, a national </w:t>
      </w:r>
      <w:r w:rsidR="005C3F71">
        <w:t xml:space="preserve">UK </w:t>
      </w:r>
      <w:r>
        <w:t>charity with a professional core membership undertaking research and education in the field of melanoma and skin cancers. The guidelines and supporting documentation are available on the Melanoma Focus website (</w:t>
      </w:r>
      <w:hyperlink r:id="rId9" w:history="1">
        <w:r>
          <w:rPr>
            <w:rStyle w:val="Hyperlink"/>
            <w:rFonts w:eastAsia="Times New Roman" w:cs="Times New Roman"/>
          </w:rPr>
          <w:t>https://melanomafocus.com/activities/mucosal-guidelines/</w:t>
        </w:r>
      </w:hyperlink>
      <w:r>
        <w:rPr>
          <w:rFonts w:eastAsia="Times New Roman" w:cs="Times New Roman"/>
        </w:rPr>
        <w:t xml:space="preserve">). </w:t>
      </w:r>
    </w:p>
    <w:p w14:paraId="4D68A269" w14:textId="77777777" w:rsidR="00E53C1E" w:rsidRDefault="00E53C1E" w:rsidP="00335158">
      <w:pPr>
        <w:spacing w:line="360" w:lineRule="auto"/>
        <w:jc w:val="both"/>
        <w:rPr>
          <w:rFonts w:eastAsia="Times New Roman" w:cs="Times New Roman"/>
        </w:rPr>
      </w:pPr>
    </w:p>
    <w:p w14:paraId="15AC45C9" w14:textId="3B0B16F8" w:rsidR="00335158" w:rsidRPr="00513EBC" w:rsidRDefault="00335158" w:rsidP="00335158">
      <w:pPr>
        <w:widowControl w:val="0"/>
        <w:autoSpaceDE w:val="0"/>
        <w:autoSpaceDN w:val="0"/>
        <w:adjustRightInd w:val="0"/>
        <w:spacing w:line="360" w:lineRule="auto"/>
        <w:jc w:val="both"/>
        <w:rPr>
          <w:rFonts w:eastAsia="Times New Roman" w:cs="Times New Roman"/>
        </w:rPr>
      </w:pPr>
      <w:r w:rsidRPr="004171B7">
        <w:rPr>
          <w:rFonts w:eastAsia="Times New Roman" w:cs="Times New Roman"/>
        </w:rPr>
        <w:t>These guideline</w:t>
      </w:r>
      <w:r w:rsidR="00513EBC">
        <w:rPr>
          <w:rFonts w:eastAsia="Times New Roman" w:cs="Times New Roman"/>
        </w:rPr>
        <w:t>s</w:t>
      </w:r>
      <w:r w:rsidR="00427A50">
        <w:rPr>
          <w:rFonts w:eastAsia="Times New Roman" w:cs="Times New Roman"/>
        </w:rPr>
        <w:t xml:space="preserve"> w</w:t>
      </w:r>
      <w:r w:rsidR="00513EBC">
        <w:rPr>
          <w:rFonts w:eastAsia="Times New Roman" w:cs="Times New Roman"/>
        </w:rPr>
        <w:t>ere</w:t>
      </w:r>
      <w:r w:rsidR="00427A50">
        <w:rPr>
          <w:rFonts w:eastAsia="Times New Roman" w:cs="Times New Roman"/>
        </w:rPr>
        <w:t xml:space="preserve"> developed in accordance with the Melanoma Focus methodology</w:t>
      </w:r>
      <w:r w:rsidR="00CF4677">
        <w:rPr>
          <w:rFonts w:eastAsia="Times New Roman" w:cs="Times New Roman"/>
        </w:rPr>
        <w:t xml:space="preserve"> </w:t>
      </w:r>
      <w:r w:rsidR="00427A50">
        <w:rPr>
          <w:rFonts w:eastAsia="Times New Roman" w:cs="Times New Roman"/>
        </w:rPr>
        <w:t xml:space="preserve"> </w:t>
      </w:r>
      <w:r w:rsidR="00513EBC">
        <w:t>(</w:t>
      </w:r>
      <w:hyperlink r:id="rId10" w:history="1">
        <w:r w:rsidR="00427A50">
          <w:rPr>
            <w:rStyle w:val="Hyperlink"/>
          </w:rPr>
          <w:t>https://melanomafocus.com/wp-content/uploads/2017/04/Melanoma-Focus-Methods-Manual-V4.2-FINAL.pdf</w:t>
        </w:r>
      </w:hyperlink>
      <w:r w:rsidR="00513EBC">
        <w:t xml:space="preserve">). </w:t>
      </w:r>
      <w:r w:rsidR="00427A50">
        <w:t xml:space="preserve"> The method</w:t>
      </w:r>
      <w:r w:rsidR="00CD4233">
        <w:t>s are</w:t>
      </w:r>
      <w:r w:rsidR="00427A50">
        <w:t xml:space="preserve"> accredited by NICE as rigorous</w:t>
      </w:r>
      <w:r w:rsidR="00CD4233">
        <w:t xml:space="preserve"> and the guideline carries the NICE kitemark</w:t>
      </w:r>
      <w:r w:rsidR="00427A50">
        <w:t xml:space="preserve">.  The guideline was </w:t>
      </w:r>
      <w:r w:rsidRPr="004171B7">
        <w:rPr>
          <w:rFonts w:eastAsia="Times New Roman" w:cs="Times New Roman"/>
        </w:rPr>
        <w:t xml:space="preserve">started in </w:t>
      </w:r>
      <w:r w:rsidR="004171B7" w:rsidRPr="004171B7">
        <w:rPr>
          <w:rFonts w:eastAsia="Times New Roman" w:cs="Times New Roman"/>
        </w:rPr>
        <w:t>2016</w:t>
      </w:r>
      <w:r w:rsidRPr="004171B7">
        <w:rPr>
          <w:rFonts w:eastAsia="Times New Roman" w:cs="Times New Roman"/>
        </w:rPr>
        <w:t>, w</w:t>
      </w:r>
      <w:r w:rsidR="004171B7" w:rsidRPr="004171B7">
        <w:rPr>
          <w:rFonts w:eastAsia="Times New Roman" w:cs="Times New Roman"/>
        </w:rPr>
        <w:t>ith the first GDG meeting held o</w:t>
      </w:r>
      <w:r w:rsidRPr="004171B7">
        <w:rPr>
          <w:rFonts w:eastAsia="Times New Roman" w:cs="Times New Roman"/>
        </w:rPr>
        <w:t xml:space="preserve">n </w:t>
      </w:r>
      <w:r w:rsidR="004171B7" w:rsidRPr="004171B7">
        <w:rPr>
          <w:rFonts w:eastAsia="Times New Roman" w:cs="Times New Roman"/>
        </w:rPr>
        <w:t>20</w:t>
      </w:r>
      <w:r w:rsidR="004171B7" w:rsidRPr="004171B7">
        <w:rPr>
          <w:rFonts w:eastAsia="Times New Roman" w:cs="Times New Roman"/>
          <w:vertAlign w:val="superscript"/>
        </w:rPr>
        <w:t>th</w:t>
      </w:r>
      <w:r w:rsidR="004171B7" w:rsidRPr="004171B7">
        <w:rPr>
          <w:rFonts w:eastAsia="Times New Roman" w:cs="Times New Roman"/>
        </w:rPr>
        <w:t xml:space="preserve"> July</w:t>
      </w:r>
      <w:r w:rsidRPr="004171B7">
        <w:rPr>
          <w:rFonts w:eastAsia="Times New Roman" w:cs="Times New Roman"/>
        </w:rPr>
        <w:t>. In all</w:t>
      </w:r>
      <w:r w:rsidR="004171B7">
        <w:rPr>
          <w:rFonts w:eastAsia="Times New Roman" w:cs="Times New Roman"/>
        </w:rPr>
        <w:t xml:space="preserve"> 7</w:t>
      </w:r>
      <w:r w:rsidRPr="00335158">
        <w:rPr>
          <w:rFonts w:eastAsia="Times New Roman" w:cs="Times New Roman"/>
        </w:rPr>
        <w:t xml:space="preserve"> meetings were held over a period of </w:t>
      </w:r>
      <w:r w:rsidR="004171B7">
        <w:rPr>
          <w:rFonts w:eastAsia="Times New Roman" w:cs="Times New Roman"/>
        </w:rPr>
        <w:t>16 months</w:t>
      </w:r>
      <w:r w:rsidRPr="00335158">
        <w:rPr>
          <w:rFonts w:eastAsia="Times New Roman" w:cs="Times New Roman"/>
        </w:rPr>
        <w:t xml:space="preserve">. GDG members completed a Declaration of Interest form prior to the first meeting, which was subsequently updated.  </w:t>
      </w:r>
      <w:r w:rsidRPr="00335158">
        <w:rPr>
          <w:rFonts w:cs="Times New Roman"/>
          <w:lang w:val="en-US"/>
        </w:rPr>
        <w:t>All interests were declared at the first meeting and it was agreed that members who had a commercial interest in a drug or technology under discussion could remain in the room and answer questions from GDG members but could not participate in the discussion or the formulation of recommendations.</w:t>
      </w:r>
    </w:p>
    <w:p w14:paraId="422B741B" w14:textId="77777777" w:rsidR="00E53C1E" w:rsidRPr="00335158" w:rsidRDefault="00E53C1E" w:rsidP="00335158">
      <w:pPr>
        <w:widowControl w:val="0"/>
        <w:autoSpaceDE w:val="0"/>
        <w:autoSpaceDN w:val="0"/>
        <w:adjustRightInd w:val="0"/>
        <w:spacing w:line="360" w:lineRule="auto"/>
        <w:jc w:val="both"/>
        <w:rPr>
          <w:rFonts w:cs="Times New Roman"/>
          <w:lang w:val="en-US"/>
        </w:rPr>
      </w:pPr>
    </w:p>
    <w:p w14:paraId="4B9EBF94" w14:textId="24F6E158" w:rsidR="00335158" w:rsidRDefault="00E53C1E" w:rsidP="00E53C1E">
      <w:pPr>
        <w:widowControl w:val="0"/>
        <w:autoSpaceDE w:val="0"/>
        <w:autoSpaceDN w:val="0"/>
        <w:adjustRightInd w:val="0"/>
        <w:spacing w:line="360" w:lineRule="auto"/>
        <w:jc w:val="both"/>
        <w:rPr>
          <w:rFonts w:cs="Times New Roman"/>
          <w:lang w:val="en-US"/>
        </w:rPr>
      </w:pPr>
      <w:r>
        <w:rPr>
          <w:rFonts w:eastAsia="Times New Roman" w:cs="Times New Roman"/>
        </w:rPr>
        <w:t xml:space="preserve">Due to the rarity of these cancers, and the limited associated literature, it was decided to perform an all-encompassing initial literature search and then sift references for each question in the database. The original </w:t>
      </w:r>
      <w:r w:rsidRPr="00E53C1E">
        <w:rPr>
          <w:rFonts w:eastAsia="Times New Roman" w:cs="Times New Roman"/>
        </w:rPr>
        <w:t xml:space="preserve">search was conducted by the </w:t>
      </w:r>
      <w:r w:rsidR="00427A50">
        <w:rPr>
          <w:rFonts w:eastAsia="Times New Roman" w:cs="Times New Roman"/>
        </w:rPr>
        <w:t>National Guidelines Centre</w:t>
      </w:r>
      <w:r w:rsidRPr="004171B7">
        <w:rPr>
          <w:rFonts w:eastAsia="Times New Roman" w:cs="Times New Roman"/>
        </w:rPr>
        <w:t xml:space="preserve"> </w:t>
      </w:r>
      <w:r w:rsidR="004171B7" w:rsidRPr="004171B7">
        <w:rPr>
          <w:rFonts w:eastAsia="Times New Roman" w:cs="Times New Roman"/>
        </w:rPr>
        <w:t>on 3</w:t>
      </w:r>
      <w:r w:rsidR="004171B7" w:rsidRPr="004171B7">
        <w:rPr>
          <w:rFonts w:eastAsia="Times New Roman" w:cs="Times New Roman"/>
          <w:vertAlign w:val="superscript"/>
        </w:rPr>
        <w:t>rd</w:t>
      </w:r>
      <w:r w:rsidR="004171B7" w:rsidRPr="004171B7">
        <w:rPr>
          <w:rFonts w:eastAsia="Times New Roman" w:cs="Times New Roman"/>
        </w:rPr>
        <w:t xml:space="preserve"> March 2016</w:t>
      </w:r>
      <w:r w:rsidRPr="004171B7">
        <w:rPr>
          <w:rFonts w:eastAsia="Times New Roman" w:cs="Times New Roman"/>
        </w:rPr>
        <w:t xml:space="preserve">, with the search repeated to identify new evidence </w:t>
      </w:r>
      <w:r w:rsidR="004171B7" w:rsidRPr="004171B7">
        <w:rPr>
          <w:rFonts w:eastAsia="Times New Roman" w:cs="Times New Roman"/>
        </w:rPr>
        <w:t>on 8</w:t>
      </w:r>
      <w:r w:rsidR="004171B7" w:rsidRPr="004171B7">
        <w:rPr>
          <w:rFonts w:eastAsia="Times New Roman" w:cs="Times New Roman"/>
          <w:vertAlign w:val="superscript"/>
        </w:rPr>
        <w:t>th</w:t>
      </w:r>
      <w:r w:rsidR="004171B7" w:rsidRPr="004171B7">
        <w:rPr>
          <w:rFonts w:eastAsia="Times New Roman" w:cs="Times New Roman"/>
        </w:rPr>
        <w:t xml:space="preserve"> March 2017</w:t>
      </w:r>
      <w:r w:rsidRPr="004171B7">
        <w:rPr>
          <w:rFonts w:eastAsia="Times New Roman" w:cs="Times New Roman"/>
        </w:rPr>
        <w:t xml:space="preserve"> </w:t>
      </w:r>
      <w:r w:rsidRPr="004171B7">
        <w:rPr>
          <w:rFonts w:cs="Times New Roman"/>
          <w:lang w:val="en-US"/>
        </w:rPr>
        <w:t>Questions were drafted based on inputs from GDG members. Subgroups of content</w:t>
      </w:r>
      <w:r w:rsidRPr="00E53C1E">
        <w:rPr>
          <w:rFonts w:cs="Times New Roman"/>
          <w:lang w:val="en-US"/>
        </w:rPr>
        <w:t xml:space="preserve"> experts on the GDG worked on each topic, agreeing the criteria for</w:t>
      </w:r>
      <w:r>
        <w:rPr>
          <w:rFonts w:cs="Times New Roman"/>
          <w:lang w:val="en-US"/>
        </w:rPr>
        <w:t xml:space="preserve"> </w:t>
      </w:r>
      <w:r w:rsidRPr="00E53C1E">
        <w:rPr>
          <w:rFonts w:cs="Times New Roman"/>
          <w:lang w:val="en-US"/>
        </w:rPr>
        <w:t>including papers, then appraising and extracting references</w:t>
      </w:r>
      <w:r w:rsidR="00513EBC">
        <w:rPr>
          <w:rFonts w:cs="Times New Roman"/>
          <w:lang w:val="en-US"/>
        </w:rPr>
        <w:t>.</w:t>
      </w:r>
      <w:r w:rsidRPr="00E53C1E">
        <w:rPr>
          <w:rFonts w:cs="Times New Roman"/>
          <w:lang w:val="en-US"/>
        </w:rPr>
        <w:t xml:space="preserve"> </w:t>
      </w:r>
      <w:r w:rsidR="00427A50">
        <w:rPr>
          <w:rFonts w:cs="Times New Roman"/>
          <w:lang w:val="en-US"/>
        </w:rPr>
        <w:t>M</w:t>
      </w:r>
      <w:r w:rsidRPr="00E53C1E">
        <w:rPr>
          <w:rFonts w:cs="Times New Roman"/>
          <w:lang w:val="en-US"/>
        </w:rPr>
        <w:t xml:space="preserve">ost of the evidence consisted of small case series, for some questions additional criteria were applied to appraise quality, in particular whether the case series included patients from more than one centre. The sub-groups were supported and advised by a guideline methodologist. The subgroups presented the evidence review to the full GDG at the group’s </w:t>
      </w:r>
      <w:r w:rsidRPr="00E53C1E">
        <w:rPr>
          <w:rFonts w:cs="Times New Roman"/>
          <w:lang w:val="en-US"/>
        </w:rPr>
        <w:lastRenderedPageBreak/>
        <w:t>meetings. The full GDG discussed the evidence and formulated evidence statements and recommendations. A great deal of work was done electronically and following update search revisions all GDG members were sent several drafts of chapters for comment.</w:t>
      </w:r>
    </w:p>
    <w:p w14:paraId="799D3CCC" w14:textId="77777777" w:rsidR="005E15F0" w:rsidRPr="00E53C1E" w:rsidRDefault="005E15F0" w:rsidP="00E53C1E">
      <w:pPr>
        <w:widowControl w:val="0"/>
        <w:autoSpaceDE w:val="0"/>
        <w:autoSpaceDN w:val="0"/>
        <w:adjustRightInd w:val="0"/>
        <w:spacing w:line="360" w:lineRule="auto"/>
        <w:jc w:val="both"/>
        <w:rPr>
          <w:rFonts w:cs="Times New Roman"/>
          <w:lang w:val="en-US"/>
        </w:rPr>
      </w:pPr>
    </w:p>
    <w:p w14:paraId="3A1C25BE" w14:textId="77777777" w:rsidR="005E15F0" w:rsidRDefault="005E15F0" w:rsidP="003E6B2B">
      <w:pPr>
        <w:widowControl w:val="0"/>
        <w:autoSpaceDE w:val="0"/>
        <w:autoSpaceDN w:val="0"/>
        <w:adjustRightInd w:val="0"/>
        <w:spacing w:line="360" w:lineRule="auto"/>
        <w:jc w:val="both"/>
        <w:rPr>
          <w:rFonts w:cs="Times New Roman"/>
          <w:lang w:val="en-US"/>
        </w:rPr>
      </w:pPr>
    </w:p>
    <w:p w14:paraId="2FD8ECA1" w14:textId="77777777" w:rsidR="001255C1" w:rsidRDefault="001255C1">
      <w:pPr>
        <w:rPr>
          <w:rFonts w:asciiTheme="majorHAnsi" w:eastAsiaTheme="majorEastAsia" w:hAnsiTheme="majorHAnsi" w:cstheme="majorBidi"/>
          <w:b/>
          <w:bCs/>
          <w:color w:val="345A8A" w:themeColor="accent1" w:themeShade="B5"/>
          <w:sz w:val="32"/>
          <w:szCs w:val="32"/>
          <w:lang w:val="en-US"/>
        </w:rPr>
      </w:pPr>
      <w:r>
        <w:rPr>
          <w:lang w:val="en-US"/>
        </w:rPr>
        <w:br w:type="page"/>
      </w:r>
    </w:p>
    <w:p w14:paraId="6ACAA3E5" w14:textId="3DEC5DD8" w:rsidR="003E6B2B" w:rsidRPr="005E15F0" w:rsidRDefault="005E15F0" w:rsidP="00C30A88">
      <w:pPr>
        <w:pStyle w:val="Heading1"/>
        <w:rPr>
          <w:lang w:val="en-US"/>
        </w:rPr>
      </w:pPr>
      <w:r w:rsidRPr="005E15F0">
        <w:rPr>
          <w:lang w:val="en-US"/>
        </w:rPr>
        <w:lastRenderedPageBreak/>
        <w:t>Recommendations</w:t>
      </w:r>
    </w:p>
    <w:p w14:paraId="26596D88" w14:textId="77777777" w:rsidR="00B766E7" w:rsidRDefault="00B766E7" w:rsidP="003E6B2B">
      <w:pPr>
        <w:widowControl w:val="0"/>
        <w:autoSpaceDE w:val="0"/>
        <w:autoSpaceDN w:val="0"/>
        <w:adjustRightInd w:val="0"/>
        <w:spacing w:line="360" w:lineRule="auto"/>
        <w:jc w:val="both"/>
        <w:rPr>
          <w:rFonts w:cs="Times New Roman"/>
          <w:i/>
          <w:lang w:val="en-US"/>
        </w:rPr>
      </w:pPr>
    </w:p>
    <w:p w14:paraId="74442A7E" w14:textId="46C01797" w:rsidR="006B6D2E" w:rsidRDefault="006B6D2E" w:rsidP="00C30A88">
      <w:pPr>
        <w:pStyle w:val="Heading2"/>
        <w:rPr>
          <w:lang w:val="en-US"/>
        </w:rPr>
      </w:pPr>
      <w:r>
        <w:rPr>
          <w:lang w:val="en-US"/>
        </w:rPr>
        <w:t>3.1 General Considerations</w:t>
      </w:r>
    </w:p>
    <w:p w14:paraId="5255DA6A" w14:textId="77777777" w:rsidR="006B6D2E" w:rsidRDefault="006B6D2E" w:rsidP="003E6B2B">
      <w:pPr>
        <w:widowControl w:val="0"/>
        <w:autoSpaceDE w:val="0"/>
        <w:autoSpaceDN w:val="0"/>
        <w:adjustRightInd w:val="0"/>
        <w:spacing w:line="360" w:lineRule="auto"/>
        <w:jc w:val="both"/>
        <w:rPr>
          <w:rFonts w:cs="Times New Roman"/>
          <w:i/>
          <w:lang w:val="en-US"/>
        </w:rPr>
      </w:pPr>
    </w:p>
    <w:p w14:paraId="20325AF1" w14:textId="541993B3" w:rsidR="005E15F0" w:rsidRPr="00B766E7" w:rsidRDefault="00B766E7" w:rsidP="00C30A88">
      <w:pPr>
        <w:pStyle w:val="Heading3"/>
        <w:rPr>
          <w:lang w:val="en-US"/>
        </w:rPr>
      </w:pPr>
      <w:r w:rsidRPr="00B766E7">
        <w:rPr>
          <w:lang w:val="en-US"/>
        </w:rPr>
        <w:t>3.1</w:t>
      </w:r>
      <w:r w:rsidR="006B6D2E">
        <w:rPr>
          <w:lang w:val="en-US"/>
        </w:rPr>
        <w:t>.1</w:t>
      </w:r>
      <w:r w:rsidRPr="00B766E7">
        <w:rPr>
          <w:lang w:val="en-US"/>
        </w:rPr>
        <w:t xml:space="preserve"> Patient focused care</w:t>
      </w:r>
    </w:p>
    <w:p w14:paraId="463257C5" w14:textId="77777777" w:rsidR="00B766E7" w:rsidRDefault="00B766E7" w:rsidP="00B766E7">
      <w:pPr>
        <w:widowControl w:val="0"/>
        <w:autoSpaceDE w:val="0"/>
        <w:autoSpaceDN w:val="0"/>
        <w:adjustRightInd w:val="0"/>
        <w:spacing w:line="360" w:lineRule="auto"/>
        <w:jc w:val="both"/>
        <w:rPr>
          <w:rFonts w:cs="n‚^ˇ"/>
          <w:color w:val="000000"/>
          <w:lang w:val="en-US"/>
        </w:rPr>
      </w:pPr>
    </w:p>
    <w:p w14:paraId="24D6A5C7" w14:textId="759B4B18" w:rsidR="00B766E7" w:rsidRPr="00B766E7" w:rsidRDefault="00B766E7" w:rsidP="00B766E7">
      <w:pPr>
        <w:widowControl w:val="0"/>
        <w:autoSpaceDE w:val="0"/>
        <w:autoSpaceDN w:val="0"/>
        <w:adjustRightInd w:val="0"/>
        <w:spacing w:line="360" w:lineRule="auto"/>
        <w:jc w:val="both"/>
        <w:rPr>
          <w:rFonts w:cs="n‚^ˇ"/>
          <w:color w:val="000000"/>
          <w:lang w:val="en-US"/>
        </w:rPr>
      </w:pPr>
      <w:r>
        <w:rPr>
          <w:rFonts w:cs="n‚^ˇ"/>
          <w:color w:val="000000"/>
          <w:lang w:val="en-US"/>
        </w:rPr>
        <w:t xml:space="preserve">1. </w:t>
      </w:r>
      <w:r w:rsidRPr="00B766E7">
        <w:rPr>
          <w:rFonts w:cs="n‚^ˇ"/>
          <w:color w:val="000000"/>
          <w:lang w:val="en-US"/>
        </w:rPr>
        <w:t>Cancer centres should name a specific oncologist or surgeon</w:t>
      </w:r>
      <w:r>
        <w:rPr>
          <w:rFonts w:cs="n‚^ˇ"/>
          <w:color w:val="000000"/>
          <w:lang w:val="en-US"/>
        </w:rPr>
        <w:t xml:space="preserve"> within the </w:t>
      </w:r>
      <w:r w:rsidRPr="00B766E7">
        <w:rPr>
          <w:rFonts w:cs="n‚^ˇ"/>
          <w:color w:val="000000"/>
          <w:lang w:val="en-US"/>
        </w:rPr>
        <w:t>specialist melanoma team who is responsible for communication between the cancer centre teams caring for the patient and between the cancer centre and primary and secondary care. Provision should also be made for a deputy when this person is away.</w:t>
      </w:r>
    </w:p>
    <w:p w14:paraId="14D922DF" w14:textId="77777777" w:rsidR="00B766E7" w:rsidRPr="00B766E7" w:rsidRDefault="00B766E7" w:rsidP="00B766E7">
      <w:pPr>
        <w:widowControl w:val="0"/>
        <w:autoSpaceDE w:val="0"/>
        <w:autoSpaceDN w:val="0"/>
        <w:adjustRightInd w:val="0"/>
        <w:spacing w:line="360" w:lineRule="auto"/>
        <w:jc w:val="both"/>
        <w:rPr>
          <w:rFonts w:cs="n‚^ˇ"/>
          <w:color w:val="000000"/>
          <w:lang w:val="en-US"/>
        </w:rPr>
      </w:pPr>
    </w:p>
    <w:p w14:paraId="4611838D" w14:textId="4FCBBEBD" w:rsidR="00B766E7" w:rsidRPr="00B766E7" w:rsidRDefault="00B766E7" w:rsidP="00B766E7">
      <w:pPr>
        <w:widowControl w:val="0"/>
        <w:autoSpaceDE w:val="0"/>
        <w:autoSpaceDN w:val="0"/>
        <w:adjustRightInd w:val="0"/>
        <w:spacing w:line="360" w:lineRule="auto"/>
        <w:jc w:val="both"/>
        <w:rPr>
          <w:rFonts w:cs="n‚^ˇ"/>
          <w:color w:val="000000"/>
          <w:lang w:val="en-US"/>
        </w:rPr>
      </w:pPr>
      <w:r>
        <w:rPr>
          <w:rFonts w:cs="n‚^ˇ"/>
          <w:color w:val="000000"/>
          <w:lang w:val="en-US"/>
        </w:rPr>
        <w:t xml:space="preserve">2. </w:t>
      </w:r>
      <w:r w:rsidRPr="00B766E7">
        <w:rPr>
          <w:rFonts w:cs="n‚^ˇ"/>
          <w:color w:val="000000"/>
          <w:lang w:val="en-US"/>
        </w:rPr>
        <w:t>Standard care available to all patients countrywide should include:</w:t>
      </w:r>
    </w:p>
    <w:p w14:paraId="4C706A2C" w14:textId="28F08B3F"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A named cancer nurse specialist and consultant with contact details</w:t>
      </w:r>
    </w:p>
    <w:p w14:paraId="6DC6C8F7" w14:textId="0582F5E7"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A designated keyworker, for example the Clinical Nurse Specialist (CNS) from the Multidisciplinary</w:t>
      </w:r>
      <w:r>
        <w:rPr>
          <w:rFonts w:cs="n‚^ˇ"/>
          <w:color w:val="000000"/>
          <w:lang w:val="en-US"/>
        </w:rPr>
        <w:t xml:space="preserve"> </w:t>
      </w:r>
      <w:r w:rsidRPr="00B766E7">
        <w:rPr>
          <w:rFonts w:cs="n‚^ˇ"/>
          <w:color w:val="000000"/>
          <w:lang w:val="en-US"/>
        </w:rPr>
        <w:t>Team (MDT)</w:t>
      </w:r>
    </w:p>
    <w:p w14:paraId="3787A4FE" w14:textId="7F5BE287"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Educational material for patients and families regarding signs and symptoms that may</w:t>
      </w:r>
      <w:r>
        <w:rPr>
          <w:rFonts w:cs="n‚^ˇ"/>
          <w:color w:val="000000"/>
          <w:lang w:val="en-US"/>
        </w:rPr>
        <w:t xml:space="preserve"> </w:t>
      </w:r>
      <w:r w:rsidRPr="00B766E7">
        <w:rPr>
          <w:rFonts w:cs="n‚^ˇ"/>
          <w:color w:val="000000"/>
          <w:lang w:val="en-US"/>
        </w:rPr>
        <w:t>indicate that the cancer has recurred, emphasising that the groin is a common site for locoregional</w:t>
      </w:r>
      <w:r>
        <w:rPr>
          <w:rFonts w:cs="n‚^ˇ"/>
          <w:color w:val="000000"/>
          <w:lang w:val="en-US"/>
        </w:rPr>
        <w:t xml:space="preserve"> </w:t>
      </w:r>
      <w:r w:rsidRPr="00B766E7">
        <w:rPr>
          <w:rFonts w:cs="n‚^ˇ"/>
          <w:color w:val="000000"/>
          <w:lang w:val="en-US"/>
        </w:rPr>
        <w:t>spread and should be examined regularly</w:t>
      </w:r>
    </w:p>
    <w:p w14:paraId="69D185D4" w14:textId="03EDFDC2"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Easy access to out-patient review</w:t>
      </w:r>
    </w:p>
    <w:p w14:paraId="260802E3" w14:textId="371E70E3"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n‚^ˇ"/>
          <w:color w:val="000000"/>
          <w:lang w:val="en-US"/>
        </w:rPr>
        <w:t>Easy and prompt access to imaging if symptoms or signs develop</w:t>
      </w:r>
    </w:p>
    <w:p w14:paraId="1C639562" w14:textId="252774AC" w:rsidR="00B766E7" w:rsidRPr="00B766E7" w:rsidRDefault="00B766E7" w:rsidP="00B766E7">
      <w:pPr>
        <w:pStyle w:val="ListParagraph"/>
        <w:widowControl w:val="0"/>
        <w:numPr>
          <w:ilvl w:val="0"/>
          <w:numId w:val="2"/>
        </w:numPr>
        <w:autoSpaceDE w:val="0"/>
        <w:autoSpaceDN w:val="0"/>
        <w:adjustRightInd w:val="0"/>
        <w:spacing w:line="360" w:lineRule="auto"/>
        <w:jc w:val="both"/>
        <w:rPr>
          <w:rFonts w:cs="n‚^ˇ"/>
          <w:color w:val="000000"/>
          <w:lang w:val="en-US"/>
        </w:rPr>
      </w:pPr>
      <w:r w:rsidRPr="00B766E7">
        <w:rPr>
          <w:rFonts w:cs="Libian SC Regular"/>
          <w:color w:val="143981"/>
          <w:lang w:val="en-US"/>
        </w:rPr>
        <w:t>E</w:t>
      </w:r>
      <w:r w:rsidRPr="00B766E7">
        <w:rPr>
          <w:rFonts w:cs="n‚^ˇ"/>
          <w:color w:val="000000"/>
          <w:lang w:val="en-US"/>
        </w:rPr>
        <w:t>arly access to palliative support networks</w:t>
      </w:r>
    </w:p>
    <w:p w14:paraId="5E44694A" w14:textId="77777777" w:rsidR="00B766E7" w:rsidRDefault="00B766E7" w:rsidP="00B766E7">
      <w:pPr>
        <w:widowControl w:val="0"/>
        <w:autoSpaceDE w:val="0"/>
        <w:autoSpaceDN w:val="0"/>
        <w:adjustRightInd w:val="0"/>
        <w:spacing w:line="360" w:lineRule="auto"/>
        <w:jc w:val="both"/>
        <w:rPr>
          <w:rFonts w:cs="n‚^ˇ"/>
          <w:color w:val="000000"/>
          <w:lang w:val="en-US"/>
        </w:rPr>
      </w:pPr>
    </w:p>
    <w:p w14:paraId="33669F0D" w14:textId="4DB3E2DC" w:rsidR="00B766E7" w:rsidRPr="00B766E7" w:rsidRDefault="00B766E7" w:rsidP="00B766E7">
      <w:pPr>
        <w:widowControl w:val="0"/>
        <w:autoSpaceDE w:val="0"/>
        <w:autoSpaceDN w:val="0"/>
        <w:adjustRightInd w:val="0"/>
        <w:spacing w:line="360" w:lineRule="auto"/>
        <w:jc w:val="both"/>
        <w:rPr>
          <w:rFonts w:cs="n‚^ˇ"/>
          <w:color w:val="000000"/>
          <w:lang w:val="en-US"/>
        </w:rPr>
      </w:pPr>
      <w:r>
        <w:rPr>
          <w:rFonts w:cs="n‚^ˇ"/>
          <w:color w:val="000000"/>
          <w:lang w:val="en-US"/>
        </w:rPr>
        <w:t xml:space="preserve">3. </w:t>
      </w:r>
      <w:r w:rsidRPr="00B766E7">
        <w:rPr>
          <w:rFonts w:cs="n‚^ˇ"/>
          <w:color w:val="000000"/>
          <w:lang w:val="en-US"/>
        </w:rPr>
        <w:t>Provide and encourage the patient and/or carer an opportunity to discuss</w:t>
      </w:r>
      <w:r>
        <w:rPr>
          <w:rFonts w:cs="n‚^ˇ"/>
          <w:color w:val="000000"/>
          <w:lang w:val="en-US"/>
        </w:rPr>
        <w:t xml:space="preserve"> </w:t>
      </w:r>
      <w:r w:rsidRPr="00B766E7">
        <w:rPr>
          <w:rFonts w:cs="n‚^ˇ"/>
          <w:color w:val="000000"/>
          <w:lang w:val="en-US"/>
        </w:rPr>
        <w:t>prognosis openly.</w:t>
      </w:r>
    </w:p>
    <w:p w14:paraId="04072BDC" w14:textId="77777777" w:rsidR="00B766E7" w:rsidRDefault="00B766E7" w:rsidP="00B766E7">
      <w:pPr>
        <w:widowControl w:val="0"/>
        <w:autoSpaceDE w:val="0"/>
        <w:autoSpaceDN w:val="0"/>
        <w:adjustRightInd w:val="0"/>
        <w:spacing w:line="360" w:lineRule="auto"/>
        <w:jc w:val="both"/>
        <w:rPr>
          <w:rFonts w:cs="n‚^ˇ"/>
          <w:color w:val="000000"/>
          <w:lang w:val="en-US"/>
        </w:rPr>
      </w:pPr>
    </w:p>
    <w:p w14:paraId="4E8ECBE2" w14:textId="38D10825" w:rsidR="00B766E7" w:rsidRPr="00B766E7" w:rsidRDefault="00B766E7" w:rsidP="00B766E7">
      <w:pPr>
        <w:widowControl w:val="0"/>
        <w:autoSpaceDE w:val="0"/>
        <w:autoSpaceDN w:val="0"/>
        <w:adjustRightInd w:val="0"/>
        <w:spacing w:line="360" w:lineRule="auto"/>
        <w:jc w:val="both"/>
        <w:rPr>
          <w:rFonts w:cs="n‚^ˇ"/>
          <w:color w:val="000000"/>
          <w:lang w:val="en-US"/>
        </w:rPr>
      </w:pPr>
      <w:r>
        <w:rPr>
          <w:rFonts w:cs="n‚^ˇ"/>
          <w:color w:val="000000"/>
          <w:lang w:val="en-US"/>
        </w:rPr>
        <w:t xml:space="preserve">4. </w:t>
      </w:r>
      <w:r w:rsidRPr="00B766E7">
        <w:rPr>
          <w:rFonts w:cs="n‚^ˇ"/>
          <w:color w:val="000000"/>
          <w:lang w:val="en-US"/>
        </w:rPr>
        <w:t>Offer and encourage early referral to services, for example, enhanced supportive care,</w:t>
      </w:r>
      <w:r>
        <w:rPr>
          <w:rFonts w:cs="n‚^ˇ"/>
          <w:color w:val="000000"/>
          <w:lang w:val="en-US"/>
        </w:rPr>
        <w:t xml:space="preserve"> </w:t>
      </w:r>
      <w:r w:rsidRPr="00B766E7">
        <w:rPr>
          <w:rFonts w:cs="n‚^ˇ"/>
          <w:color w:val="000000"/>
          <w:lang w:val="en-US"/>
        </w:rPr>
        <w:t>palliative care support services and support groups.</w:t>
      </w:r>
    </w:p>
    <w:p w14:paraId="5D9565A1" w14:textId="77777777" w:rsidR="000E208B" w:rsidRDefault="000E208B" w:rsidP="00B766E7">
      <w:pPr>
        <w:spacing w:line="360" w:lineRule="auto"/>
        <w:jc w:val="both"/>
      </w:pPr>
    </w:p>
    <w:p w14:paraId="38529B38" w14:textId="77777777" w:rsidR="006B6D2E" w:rsidRPr="00B766E7" w:rsidRDefault="006B6D2E" w:rsidP="00B766E7">
      <w:pPr>
        <w:spacing w:line="360" w:lineRule="auto"/>
        <w:jc w:val="both"/>
      </w:pPr>
    </w:p>
    <w:p w14:paraId="4768ADA6" w14:textId="42A8F730" w:rsidR="000E208B" w:rsidRPr="0072318A" w:rsidRDefault="0072318A" w:rsidP="00C30A88">
      <w:pPr>
        <w:pStyle w:val="Heading3"/>
      </w:pPr>
      <w:r w:rsidRPr="0072318A">
        <w:lastRenderedPageBreak/>
        <w:t>3.</w:t>
      </w:r>
      <w:r w:rsidR="006B6D2E">
        <w:t>1.</w:t>
      </w:r>
      <w:r w:rsidRPr="0072318A">
        <w:t>2 Multidisciplinary Team Meetings (MDTMs)</w:t>
      </w:r>
    </w:p>
    <w:p w14:paraId="52BB007D" w14:textId="77777777" w:rsidR="0072318A" w:rsidRDefault="0072318A" w:rsidP="0072318A">
      <w:pPr>
        <w:widowControl w:val="0"/>
        <w:autoSpaceDE w:val="0"/>
        <w:autoSpaceDN w:val="0"/>
        <w:adjustRightInd w:val="0"/>
        <w:spacing w:line="360" w:lineRule="auto"/>
        <w:jc w:val="both"/>
        <w:rPr>
          <w:rFonts w:cs="Times New Roman"/>
          <w:color w:val="000000"/>
          <w:lang w:val="en-US"/>
        </w:rPr>
      </w:pPr>
    </w:p>
    <w:p w14:paraId="0EDFC802" w14:textId="621761E0" w:rsidR="0072318A" w:rsidRPr="0072318A" w:rsidRDefault="0072318A" w:rsidP="0072318A">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72318A">
        <w:rPr>
          <w:rFonts w:cs="Times New Roman"/>
          <w:color w:val="000000"/>
          <w:lang w:val="en-US"/>
        </w:rPr>
        <w:t>The specialist melanoma MDT and the MDT dealing with the</w:t>
      </w:r>
      <w:r w:rsidR="00915B22">
        <w:rPr>
          <w:rFonts w:cs="Times New Roman"/>
          <w:color w:val="000000"/>
          <w:lang w:val="en-US"/>
        </w:rPr>
        <w:t xml:space="preserve"> </w:t>
      </w:r>
      <w:r w:rsidRPr="0072318A">
        <w:rPr>
          <w:rFonts w:cs="Times New Roman"/>
          <w:color w:val="000000"/>
          <w:lang w:val="en-US"/>
        </w:rPr>
        <w:t>local anatomical site should be linked. Prior to treatment:</w:t>
      </w:r>
    </w:p>
    <w:p w14:paraId="7CDB5A03" w14:textId="13093B0F" w:rsidR="0072318A" w:rsidRPr="00915B22"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915B22">
        <w:rPr>
          <w:rFonts w:cs="Times New Roman"/>
          <w:color w:val="000000"/>
          <w:lang w:val="en-US"/>
        </w:rPr>
        <w:t>The patient’s management should be discussed at both the anatomical site and the</w:t>
      </w:r>
      <w:r w:rsidR="00915B22">
        <w:rPr>
          <w:rFonts w:cs="Times New Roman"/>
          <w:color w:val="000000"/>
          <w:lang w:val="en-US"/>
        </w:rPr>
        <w:t xml:space="preserve"> </w:t>
      </w:r>
      <w:r w:rsidRPr="00915B22">
        <w:rPr>
          <w:rFonts w:cs="Times New Roman"/>
          <w:color w:val="000000"/>
          <w:lang w:val="en-US"/>
        </w:rPr>
        <w:t>specialist melanoma MDTM</w:t>
      </w:r>
    </w:p>
    <w:p w14:paraId="024D154C" w14:textId="5D9E99C3" w:rsidR="0072318A" w:rsidRPr="00915B22"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915B22">
        <w:rPr>
          <w:rFonts w:cs="Times New Roman"/>
          <w:color w:val="000000"/>
          <w:lang w:val="en-US"/>
        </w:rPr>
        <w:t>The pathology (i.e. the slides with conventional and any immunohistochemical stains, as</w:t>
      </w:r>
      <w:r w:rsidR="00915B22">
        <w:rPr>
          <w:rFonts w:cs="Times New Roman"/>
          <w:color w:val="000000"/>
          <w:lang w:val="en-US"/>
        </w:rPr>
        <w:t xml:space="preserve"> </w:t>
      </w:r>
      <w:r w:rsidRPr="00915B22">
        <w:rPr>
          <w:rFonts w:cs="Times New Roman"/>
          <w:color w:val="000000"/>
          <w:lang w:val="en-US"/>
        </w:rPr>
        <w:t xml:space="preserve">well as any associated molecular pathology reports) should be reviewed by </w:t>
      </w:r>
      <w:r w:rsidR="007E4598">
        <w:rPr>
          <w:rFonts w:cs="Times New Roman"/>
          <w:color w:val="000000"/>
          <w:lang w:val="en-US"/>
        </w:rPr>
        <w:t>an experienced</w:t>
      </w:r>
      <w:r w:rsidR="007E4598" w:rsidRPr="00915B22">
        <w:rPr>
          <w:rFonts w:cs="Times New Roman"/>
          <w:color w:val="000000"/>
          <w:lang w:val="en-US"/>
        </w:rPr>
        <w:t xml:space="preserve"> </w:t>
      </w:r>
      <w:r w:rsidRPr="00915B22">
        <w:rPr>
          <w:rFonts w:cs="Times New Roman"/>
          <w:color w:val="000000"/>
          <w:lang w:val="en-US"/>
        </w:rPr>
        <w:t>melanoma</w:t>
      </w:r>
      <w:r w:rsidR="00915B22">
        <w:rPr>
          <w:rFonts w:cs="Times New Roman"/>
          <w:color w:val="000000"/>
          <w:lang w:val="en-US"/>
        </w:rPr>
        <w:t xml:space="preserve"> </w:t>
      </w:r>
      <w:r w:rsidRPr="00915B22">
        <w:rPr>
          <w:rFonts w:cs="Times New Roman"/>
          <w:color w:val="000000"/>
          <w:lang w:val="en-US"/>
        </w:rPr>
        <w:t>pathologist</w:t>
      </w:r>
    </w:p>
    <w:p w14:paraId="669D488C" w14:textId="50C44FD7" w:rsidR="0072318A" w:rsidRPr="006B6D2E"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6B6D2E">
        <w:rPr>
          <w:rFonts w:cs="Times New Roman"/>
          <w:color w:val="000000"/>
          <w:lang w:val="en-US"/>
        </w:rPr>
        <w:t>The management should be agreed by the melanoma MDT with input from the anatomical</w:t>
      </w:r>
      <w:r w:rsidR="006B6D2E">
        <w:rPr>
          <w:rFonts w:cs="Times New Roman"/>
          <w:color w:val="000000"/>
          <w:lang w:val="en-US"/>
        </w:rPr>
        <w:t xml:space="preserve"> </w:t>
      </w:r>
      <w:r w:rsidRPr="006B6D2E">
        <w:rPr>
          <w:rFonts w:cs="Times New Roman"/>
          <w:color w:val="000000"/>
          <w:lang w:val="en-US"/>
        </w:rPr>
        <w:t>site specialists</w:t>
      </w:r>
    </w:p>
    <w:p w14:paraId="5FEDAEB7" w14:textId="3612C6C9" w:rsidR="0072318A" w:rsidRPr="006B6D2E"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6B6D2E">
        <w:rPr>
          <w:rFonts w:cs="Times New Roman"/>
          <w:color w:val="000000"/>
          <w:lang w:val="en-US"/>
        </w:rPr>
        <w:t>Following the melanoma MDT discussion, a named consultant responsible for the patient’s</w:t>
      </w:r>
      <w:r w:rsidR="006B6D2E">
        <w:rPr>
          <w:rFonts w:cs="Times New Roman"/>
          <w:color w:val="000000"/>
          <w:lang w:val="en-US"/>
        </w:rPr>
        <w:t xml:space="preserve"> </w:t>
      </w:r>
      <w:r w:rsidRPr="006B6D2E">
        <w:rPr>
          <w:rFonts w:cs="Times New Roman"/>
          <w:color w:val="000000"/>
          <w:lang w:val="en-US"/>
        </w:rPr>
        <w:t>care (‘the responsible melanoma MDT consultant’) should communicate directly with other</w:t>
      </w:r>
      <w:r w:rsidR="006B6D2E">
        <w:rPr>
          <w:rFonts w:cs="Times New Roman"/>
          <w:color w:val="000000"/>
          <w:lang w:val="en-US"/>
        </w:rPr>
        <w:t xml:space="preserve"> </w:t>
      </w:r>
      <w:r w:rsidRPr="006B6D2E">
        <w:rPr>
          <w:rFonts w:cs="Times New Roman"/>
          <w:color w:val="000000"/>
          <w:lang w:val="en-US"/>
        </w:rPr>
        <w:t>consultants involved about all aspects of the management of the patient e.g. surgeons from</w:t>
      </w:r>
      <w:r w:rsidR="006B6D2E">
        <w:rPr>
          <w:rFonts w:cs="Times New Roman"/>
          <w:color w:val="000000"/>
          <w:lang w:val="en-US"/>
        </w:rPr>
        <w:t xml:space="preserve"> </w:t>
      </w:r>
      <w:r w:rsidRPr="006B6D2E">
        <w:rPr>
          <w:rFonts w:cs="Times New Roman"/>
          <w:color w:val="000000"/>
          <w:lang w:val="en-US"/>
        </w:rPr>
        <w:t>the anatomical site MDT. This communication must be entered into the patient notes by ‘the</w:t>
      </w:r>
      <w:r w:rsidR="006B6D2E">
        <w:rPr>
          <w:rFonts w:cs="Times New Roman"/>
          <w:color w:val="000000"/>
          <w:lang w:val="en-US"/>
        </w:rPr>
        <w:t xml:space="preserve"> </w:t>
      </w:r>
      <w:r w:rsidRPr="006B6D2E">
        <w:rPr>
          <w:rFonts w:cs="Times New Roman"/>
          <w:color w:val="000000"/>
          <w:lang w:val="en-US"/>
        </w:rPr>
        <w:t>responsible melanoma MDT consultant’ and copied to the patient’s general practitioner so</w:t>
      </w:r>
      <w:r w:rsidR="00D24266">
        <w:rPr>
          <w:rFonts w:cs="Times New Roman"/>
          <w:color w:val="000000"/>
          <w:lang w:val="en-US"/>
        </w:rPr>
        <w:t xml:space="preserve"> </w:t>
      </w:r>
      <w:r w:rsidRPr="006B6D2E">
        <w:rPr>
          <w:rFonts w:cs="Times New Roman"/>
          <w:color w:val="000000"/>
          <w:lang w:val="en-US"/>
        </w:rPr>
        <w:t>that all communication can be audited</w:t>
      </w:r>
    </w:p>
    <w:p w14:paraId="79007EE5" w14:textId="4C7CEA49" w:rsidR="0072318A" w:rsidRDefault="0072318A" w:rsidP="0072318A">
      <w:pPr>
        <w:pStyle w:val="ListParagraph"/>
        <w:widowControl w:val="0"/>
        <w:numPr>
          <w:ilvl w:val="0"/>
          <w:numId w:val="3"/>
        </w:numPr>
        <w:autoSpaceDE w:val="0"/>
        <w:autoSpaceDN w:val="0"/>
        <w:adjustRightInd w:val="0"/>
        <w:spacing w:line="360" w:lineRule="auto"/>
        <w:jc w:val="both"/>
        <w:rPr>
          <w:rFonts w:cs="Times New Roman"/>
          <w:color w:val="000000"/>
          <w:lang w:val="en-US"/>
        </w:rPr>
      </w:pPr>
      <w:r w:rsidRPr="006B6D2E">
        <w:rPr>
          <w:rFonts w:cs="Times New Roman"/>
          <w:color w:val="000000"/>
          <w:lang w:val="en-US"/>
        </w:rPr>
        <w:t>The outcome of the MDTM discussion should be discussed with the patient and carer as</w:t>
      </w:r>
      <w:r w:rsidR="006B6D2E">
        <w:rPr>
          <w:rFonts w:cs="Times New Roman"/>
          <w:color w:val="000000"/>
          <w:lang w:val="en-US"/>
        </w:rPr>
        <w:t xml:space="preserve"> </w:t>
      </w:r>
      <w:r w:rsidRPr="006B6D2E">
        <w:rPr>
          <w:rFonts w:cs="Times New Roman"/>
          <w:color w:val="000000"/>
          <w:lang w:val="en-US"/>
        </w:rPr>
        <w:t>well as communicated to other health professionals involved in the patient’s care including</w:t>
      </w:r>
      <w:r w:rsidR="006B6D2E">
        <w:rPr>
          <w:rFonts w:cs="Times New Roman"/>
          <w:color w:val="000000"/>
          <w:lang w:val="en-US"/>
        </w:rPr>
        <w:t xml:space="preserve"> </w:t>
      </w:r>
      <w:r w:rsidRPr="006B6D2E">
        <w:rPr>
          <w:rFonts w:cs="Times New Roman"/>
          <w:color w:val="000000"/>
          <w:lang w:val="en-US"/>
        </w:rPr>
        <w:t>the G.P.</w:t>
      </w:r>
    </w:p>
    <w:p w14:paraId="6F34CEE7" w14:textId="77777777" w:rsidR="006B6D2E" w:rsidRPr="006B6D2E" w:rsidRDefault="006B6D2E" w:rsidP="006B6D2E">
      <w:pPr>
        <w:pStyle w:val="ListParagraph"/>
        <w:widowControl w:val="0"/>
        <w:autoSpaceDE w:val="0"/>
        <w:autoSpaceDN w:val="0"/>
        <w:adjustRightInd w:val="0"/>
        <w:spacing w:line="360" w:lineRule="auto"/>
        <w:jc w:val="both"/>
        <w:rPr>
          <w:rFonts w:cs="Times New Roman"/>
          <w:color w:val="000000"/>
          <w:lang w:val="en-US"/>
        </w:rPr>
      </w:pPr>
    </w:p>
    <w:p w14:paraId="5F262D2E" w14:textId="6384C45A" w:rsidR="0072318A" w:rsidRDefault="006B6D2E" w:rsidP="0072318A">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0072318A" w:rsidRPr="0072318A">
        <w:rPr>
          <w:rFonts w:cs="Times New Roman"/>
          <w:color w:val="000000"/>
          <w:lang w:val="en-US"/>
        </w:rPr>
        <w:t>. Anatomical site follow-up may be devolved locally in accordance with follow-up guidance</w:t>
      </w:r>
      <w:r>
        <w:rPr>
          <w:rFonts w:cs="Times New Roman"/>
          <w:color w:val="000000"/>
          <w:lang w:val="en-US"/>
        </w:rPr>
        <w:t xml:space="preserve"> </w:t>
      </w:r>
      <w:r w:rsidR="0072318A" w:rsidRPr="0072318A">
        <w:rPr>
          <w:rFonts w:cs="Times New Roman"/>
          <w:color w:val="000000"/>
          <w:lang w:val="en-US"/>
        </w:rPr>
        <w:t>below.</w:t>
      </w:r>
    </w:p>
    <w:p w14:paraId="776D9911" w14:textId="77777777" w:rsidR="006B6D2E" w:rsidRPr="0072318A" w:rsidRDefault="006B6D2E" w:rsidP="0072318A">
      <w:pPr>
        <w:widowControl w:val="0"/>
        <w:autoSpaceDE w:val="0"/>
        <w:autoSpaceDN w:val="0"/>
        <w:adjustRightInd w:val="0"/>
        <w:spacing w:line="360" w:lineRule="auto"/>
        <w:jc w:val="both"/>
        <w:rPr>
          <w:rFonts w:cs="Times New Roman"/>
          <w:color w:val="000000"/>
          <w:lang w:val="en-US"/>
        </w:rPr>
      </w:pPr>
    </w:p>
    <w:p w14:paraId="5BBEF3D3" w14:textId="2702BD22" w:rsidR="0072318A" w:rsidRDefault="006B6D2E" w:rsidP="0072318A">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0072318A" w:rsidRPr="0072318A">
        <w:rPr>
          <w:rFonts w:cs="Times New Roman"/>
          <w:color w:val="000000"/>
          <w:lang w:val="en-US"/>
        </w:rPr>
        <w:t>. Patients with proven metastatic disease should be referred directly to the specialist melanoma</w:t>
      </w:r>
      <w:r>
        <w:rPr>
          <w:rFonts w:cs="Times New Roman"/>
          <w:color w:val="000000"/>
          <w:lang w:val="en-US"/>
        </w:rPr>
        <w:t xml:space="preserve"> </w:t>
      </w:r>
      <w:r w:rsidR="0072318A" w:rsidRPr="0072318A">
        <w:rPr>
          <w:rFonts w:cs="Times New Roman"/>
          <w:color w:val="000000"/>
          <w:lang w:val="en-US"/>
        </w:rPr>
        <w:t>MDT.</w:t>
      </w:r>
    </w:p>
    <w:p w14:paraId="2F1E85B0" w14:textId="77777777" w:rsidR="006B6D2E" w:rsidRPr="0072318A" w:rsidRDefault="006B6D2E" w:rsidP="0072318A">
      <w:pPr>
        <w:widowControl w:val="0"/>
        <w:autoSpaceDE w:val="0"/>
        <w:autoSpaceDN w:val="0"/>
        <w:adjustRightInd w:val="0"/>
        <w:spacing w:line="360" w:lineRule="auto"/>
        <w:jc w:val="both"/>
        <w:rPr>
          <w:rFonts w:cs="Times New Roman"/>
          <w:color w:val="000000"/>
          <w:lang w:val="en-US"/>
        </w:rPr>
      </w:pPr>
    </w:p>
    <w:p w14:paraId="3B4829E7" w14:textId="111045CE" w:rsidR="0072318A" w:rsidRPr="006B6D2E" w:rsidRDefault="006B6D2E" w:rsidP="006B6D2E">
      <w:pPr>
        <w:widowControl w:val="0"/>
        <w:autoSpaceDE w:val="0"/>
        <w:autoSpaceDN w:val="0"/>
        <w:adjustRightInd w:val="0"/>
        <w:spacing w:line="360" w:lineRule="auto"/>
        <w:jc w:val="both"/>
        <w:rPr>
          <w:rFonts w:cs="n‚^ˇ"/>
          <w:color w:val="000000"/>
          <w:lang w:val="en-US"/>
        </w:rPr>
      </w:pPr>
      <w:r>
        <w:rPr>
          <w:rFonts w:cs="n‚^ˇ"/>
          <w:color w:val="000000"/>
          <w:lang w:val="en-US"/>
        </w:rPr>
        <w:t>4</w:t>
      </w:r>
      <w:r w:rsidR="0072318A" w:rsidRPr="0072318A">
        <w:rPr>
          <w:rFonts w:cs="n‚^ˇ"/>
          <w:color w:val="000000"/>
          <w:lang w:val="en-US"/>
        </w:rPr>
        <w:t>. Staging should be confirmed and documented at the MDTM and entered in the patient notes</w:t>
      </w:r>
      <w:r>
        <w:rPr>
          <w:rFonts w:cs="n‚^ˇ"/>
          <w:color w:val="000000"/>
          <w:lang w:val="en-US"/>
        </w:rPr>
        <w:t xml:space="preserve"> </w:t>
      </w:r>
      <w:r w:rsidR="0072318A" w:rsidRPr="0072318A">
        <w:rPr>
          <w:rFonts w:cs="Times New Roman"/>
          <w:color w:val="000000"/>
          <w:lang w:val="en-US"/>
        </w:rPr>
        <w:t>and copied to the patient’s G.P.</w:t>
      </w:r>
    </w:p>
    <w:p w14:paraId="15DAA32E" w14:textId="77777777" w:rsidR="000E208B" w:rsidRDefault="000E208B" w:rsidP="00B766E7">
      <w:pPr>
        <w:spacing w:line="360" w:lineRule="auto"/>
        <w:jc w:val="both"/>
      </w:pPr>
    </w:p>
    <w:p w14:paraId="7FB2E86F" w14:textId="77777777" w:rsidR="000E208B" w:rsidRDefault="000E208B" w:rsidP="00B766E7">
      <w:pPr>
        <w:spacing w:line="360" w:lineRule="auto"/>
        <w:jc w:val="both"/>
      </w:pPr>
    </w:p>
    <w:p w14:paraId="0D8BEA88" w14:textId="4A4B34DA" w:rsidR="000E208B" w:rsidRPr="00C30A88" w:rsidRDefault="006B6D2E" w:rsidP="00C30A88">
      <w:pPr>
        <w:pStyle w:val="Heading2"/>
      </w:pPr>
      <w:r w:rsidRPr="00C30A88">
        <w:t>3.2 Recognition, referral and diagnosis</w:t>
      </w:r>
    </w:p>
    <w:p w14:paraId="31B57F09" w14:textId="77777777" w:rsidR="006B6D2E" w:rsidRPr="00C30A88" w:rsidRDefault="006B6D2E" w:rsidP="00B766E7">
      <w:pPr>
        <w:spacing w:line="360" w:lineRule="auto"/>
        <w:jc w:val="both"/>
        <w:rPr>
          <w:i/>
        </w:rPr>
      </w:pPr>
    </w:p>
    <w:p w14:paraId="671FCEBE" w14:textId="44124204" w:rsidR="006B6D2E" w:rsidRPr="00C30A88" w:rsidRDefault="006B6D2E" w:rsidP="00C30A88">
      <w:pPr>
        <w:pStyle w:val="Heading3"/>
      </w:pPr>
      <w:r w:rsidRPr="00C30A88">
        <w:t xml:space="preserve">3.2.1 Anorectal </w:t>
      </w:r>
      <w:r w:rsidR="001255C1">
        <w:t xml:space="preserve">mucosal </w:t>
      </w:r>
      <w:r w:rsidRPr="00C30A88">
        <w:t>melanoma</w:t>
      </w:r>
    </w:p>
    <w:p w14:paraId="2E7DF890" w14:textId="77777777" w:rsidR="006B6D2E" w:rsidRDefault="006B6D2E" w:rsidP="00B766E7">
      <w:pPr>
        <w:spacing w:line="360" w:lineRule="auto"/>
        <w:jc w:val="both"/>
      </w:pPr>
    </w:p>
    <w:p w14:paraId="7A2D58CE" w14:textId="16962F2F" w:rsidR="006B6D2E" w:rsidRPr="006B6D2E" w:rsidRDefault="006B6D2E" w:rsidP="006B6D2E">
      <w:pPr>
        <w:widowControl w:val="0"/>
        <w:autoSpaceDE w:val="0"/>
        <w:autoSpaceDN w:val="0"/>
        <w:adjustRightInd w:val="0"/>
        <w:spacing w:line="360" w:lineRule="auto"/>
        <w:jc w:val="both"/>
        <w:rPr>
          <w:rFonts w:cs="Times New Roman"/>
          <w:color w:val="000000"/>
          <w:lang w:val="en-US"/>
        </w:rPr>
      </w:pPr>
      <w:r w:rsidRPr="006B6D2E">
        <w:rPr>
          <w:rFonts w:cs="Times New Roman"/>
          <w:color w:val="000000"/>
          <w:lang w:val="en-US"/>
        </w:rPr>
        <w:t xml:space="preserve">1. Refer to a colorectal surgeon </w:t>
      </w:r>
      <w:r w:rsidR="00AF6858" w:rsidRPr="00431FD7">
        <w:rPr>
          <w:rFonts w:cs="Times New Roman"/>
          <w:color w:val="000000"/>
          <w:lang w:val="en-US"/>
        </w:rPr>
        <w:t>a dermatologist with an interest in pigmented</w:t>
      </w:r>
      <w:r w:rsidR="00AF6858">
        <w:rPr>
          <w:rFonts w:cs="Times New Roman"/>
          <w:color w:val="000000"/>
          <w:lang w:val="en-US"/>
        </w:rPr>
        <w:t xml:space="preserve"> </w:t>
      </w:r>
      <w:r w:rsidR="00AF6858" w:rsidRPr="00431FD7">
        <w:rPr>
          <w:rFonts w:cs="Times New Roman"/>
          <w:color w:val="000000"/>
          <w:lang w:val="en-US"/>
        </w:rPr>
        <w:t>lesions</w:t>
      </w:r>
      <w:r w:rsidR="00AF6858">
        <w:rPr>
          <w:rFonts w:cs="Times New Roman"/>
          <w:color w:val="000000"/>
          <w:lang w:val="en-US"/>
        </w:rPr>
        <w:t>/</w:t>
      </w:r>
      <w:r w:rsidRPr="006B6D2E">
        <w:rPr>
          <w:rFonts w:cs="Times New Roman"/>
          <w:color w:val="000000"/>
          <w:lang w:val="en-US"/>
        </w:rPr>
        <w:t>pigmented lesion clinic via the urgent cancer referral</w:t>
      </w:r>
      <w:r>
        <w:rPr>
          <w:rFonts w:cs="Times New Roman"/>
          <w:color w:val="000000"/>
          <w:lang w:val="en-US"/>
        </w:rPr>
        <w:t xml:space="preserve"> </w:t>
      </w:r>
      <w:r w:rsidRPr="006B6D2E">
        <w:rPr>
          <w:rFonts w:cs="Times New Roman"/>
          <w:color w:val="000000"/>
          <w:lang w:val="en-US"/>
        </w:rPr>
        <w:t xml:space="preserve">pathway (e.g. the 2-week wait pathway), patients with any of </w:t>
      </w:r>
      <w:r>
        <w:rPr>
          <w:rFonts w:cs="Times New Roman"/>
          <w:color w:val="000000"/>
          <w:lang w:val="en-US"/>
        </w:rPr>
        <w:t>the following symptoms or signs</w:t>
      </w:r>
      <w:r w:rsidR="00C30A88">
        <w:rPr>
          <w:rFonts w:cs="Times New Roman"/>
          <w:color w:val="000000"/>
          <w:lang w:val="en-US"/>
        </w:rPr>
        <w:t>:</w:t>
      </w:r>
    </w:p>
    <w:p w14:paraId="0AE160DF" w14:textId="5E621CFE"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Bleeding per rectum</w:t>
      </w:r>
    </w:p>
    <w:p w14:paraId="034E011D" w14:textId="40E8C601"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Pain</w:t>
      </w:r>
    </w:p>
    <w:p w14:paraId="628D6E8E" w14:textId="075F2396"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Mass or swelling</w:t>
      </w:r>
    </w:p>
    <w:p w14:paraId="66D72031" w14:textId="2CC2C9F8"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Palpable lymph nodes (e.g. in the groin) associated with anal symptoms</w:t>
      </w:r>
    </w:p>
    <w:p w14:paraId="65F547F5" w14:textId="47CAF292" w:rsidR="006B6D2E" w:rsidRPr="00C30A88" w:rsidRDefault="006B6D2E" w:rsidP="006B6D2E">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Irregularly outlined pigmented or non-pigmented macule, papule, patch or nodule with or</w:t>
      </w:r>
      <w:r w:rsidR="00C30A88">
        <w:rPr>
          <w:rFonts w:cs="Times New Roman"/>
          <w:color w:val="000000"/>
          <w:lang w:val="en-US"/>
        </w:rPr>
        <w:t xml:space="preserve"> </w:t>
      </w:r>
      <w:r w:rsidRPr="00C30A88">
        <w:rPr>
          <w:rFonts w:cs="Times New Roman"/>
          <w:color w:val="000000"/>
          <w:lang w:val="en-US"/>
        </w:rPr>
        <w:t>without ulceration</w:t>
      </w:r>
    </w:p>
    <w:p w14:paraId="0DD67CE4" w14:textId="61D9E158"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Atypical haemorrhoids</w:t>
      </w:r>
    </w:p>
    <w:p w14:paraId="7881E61B" w14:textId="7CA6907A"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Polyps</w:t>
      </w:r>
    </w:p>
    <w:p w14:paraId="2A658B40" w14:textId="1F96F266" w:rsidR="006B6D2E" w:rsidRPr="00C30A88" w:rsidRDefault="006B6D2E" w:rsidP="00C30A88">
      <w:pPr>
        <w:pStyle w:val="ListParagraph"/>
        <w:widowControl w:val="0"/>
        <w:numPr>
          <w:ilvl w:val="0"/>
          <w:numId w:val="4"/>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Unexplained lumps</w:t>
      </w:r>
    </w:p>
    <w:p w14:paraId="2915212C" w14:textId="77777777" w:rsidR="00C30A88" w:rsidRPr="006B6D2E" w:rsidRDefault="00C30A88" w:rsidP="006B6D2E">
      <w:pPr>
        <w:widowControl w:val="0"/>
        <w:autoSpaceDE w:val="0"/>
        <w:autoSpaceDN w:val="0"/>
        <w:adjustRightInd w:val="0"/>
        <w:spacing w:line="360" w:lineRule="auto"/>
        <w:jc w:val="both"/>
        <w:rPr>
          <w:rFonts w:cs="n‚^ˇ"/>
          <w:color w:val="000000"/>
          <w:lang w:val="en-US"/>
        </w:rPr>
      </w:pPr>
    </w:p>
    <w:p w14:paraId="14F124DD" w14:textId="10673A22" w:rsidR="006B6D2E" w:rsidRDefault="00AF6858" w:rsidP="006B6D2E">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006B6D2E" w:rsidRPr="006B6D2E">
        <w:rPr>
          <w:rFonts w:cs="Times New Roman"/>
          <w:color w:val="000000"/>
          <w:lang w:val="en-US"/>
        </w:rPr>
        <w:t>. The anal margin should be carefully inspected, as not all melanomas are pigmented. Consider</w:t>
      </w:r>
      <w:r w:rsidR="00C30A88">
        <w:rPr>
          <w:rFonts w:cs="Times New Roman"/>
          <w:color w:val="000000"/>
          <w:lang w:val="en-US"/>
        </w:rPr>
        <w:t xml:space="preserve"> </w:t>
      </w:r>
      <w:r w:rsidR="006B6D2E" w:rsidRPr="006B6D2E">
        <w:rPr>
          <w:rFonts w:cs="Times New Roman"/>
          <w:color w:val="000000"/>
          <w:lang w:val="en-US"/>
        </w:rPr>
        <w:t>the use of dermoscopy.</w:t>
      </w:r>
    </w:p>
    <w:p w14:paraId="2679C6A3" w14:textId="77777777" w:rsidR="00C30A88" w:rsidRPr="006B6D2E" w:rsidRDefault="00C30A88" w:rsidP="006B6D2E">
      <w:pPr>
        <w:widowControl w:val="0"/>
        <w:autoSpaceDE w:val="0"/>
        <w:autoSpaceDN w:val="0"/>
        <w:adjustRightInd w:val="0"/>
        <w:spacing w:line="360" w:lineRule="auto"/>
        <w:jc w:val="both"/>
        <w:rPr>
          <w:rFonts w:cs="Times New Roman"/>
          <w:color w:val="000000"/>
          <w:lang w:val="en-US"/>
        </w:rPr>
      </w:pPr>
    </w:p>
    <w:p w14:paraId="1E4529ED" w14:textId="7535F68F" w:rsidR="006B6D2E" w:rsidRPr="006B6D2E" w:rsidRDefault="00AF6858" w:rsidP="006B6D2E">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006B6D2E" w:rsidRPr="006B6D2E">
        <w:rPr>
          <w:rFonts w:cs="Times New Roman"/>
          <w:color w:val="000000"/>
          <w:lang w:val="en-US"/>
        </w:rPr>
        <w:t>. Be aware that the presenting symptoms of anorectal melanoma may be similar to those of</w:t>
      </w:r>
      <w:r w:rsidR="00C30A88">
        <w:rPr>
          <w:rFonts w:cs="Times New Roman"/>
          <w:color w:val="000000"/>
          <w:lang w:val="en-US"/>
        </w:rPr>
        <w:t xml:space="preserve"> </w:t>
      </w:r>
      <w:r w:rsidR="006B6D2E" w:rsidRPr="006B6D2E">
        <w:rPr>
          <w:rFonts w:cs="Times New Roman"/>
          <w:color w:val="000000"/>
          <w:lang w:val="en-US"/>
        </w:rPr>
        <w:t>rectal cancer. The following may also be symptoms of anorectal melanoma:</w:t>
      </w:r>
    </w:p>
    <w:p w14:paraId="5E662B1C" w14:textId="0B0FAD0D" w:rsidR="006B6D2E" w:rsidRPr="00C30A88" w:rsidRDefault="006B6D2E" w:rsidP="00C30A88">
      <w:pPr>
        <w:pStyle w:val="ListParagraph"/>
        <w:widowControl w:val="0"/>
        <w:numPr>
          <w:ilvl w:val="0"/>
          <w:numId w:val="5"/>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Change in continence</w:t>
      </w:r>
    </w:p>
    <w:p w14:paraId="1090C2FE" w14:textId="1C4E170A" w:rsidR="006B6D2E" w:rsidRPr="00C30A88" w:rsidRDefault="006B6D2E" w:rsidP="00C30A88">
      <w:pPr>
        <w:pStyle w:val="ListParagraph"/>
        <w:widowControl w:val="0"/>
        <w:numPr>
          <w:ilvl w:val="0"/>
          <w:numId w:val="5"/>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Persistent itching (pruritus)</w:t>
      </w:r>
    </w:p>
    <w:p w14:paraId="1C953A61" w14:textId="64D3A7B7" w:rsidR="006B6D2E" w:rsidRPr="00C30A88" w:rsidRDefault="006B6D2E" w:rsidP="00C30A88">
      <w:pPr>
        <w:pStyle w:val="ListParagraph"/>
        <w:widowControl w:val="0"/>
        <w:numPr>
          <w:ilvl w:val="0"/>
          <w:numId w:val="5"/>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Constipation/diarrhoea (change in bowel habit)</w:t>
      </w:r>
    </w:p>
    <w:p w14:paraId="23ED663E" w14:textId="3FEB6133" w:rsidR="006B6D2E" w:rsidRPr="00C30A88" w:rsidRDefault="006B6D2E" w:rsidP="00C30A88">
      <w:pPr>
        <w:pStyle w:val="ListParagraph"/>
        <w:widowControl w:val="0"/>
        <w:numPr>
          <w:ilvl w:val="0"/>
          <w:numId w:val="5"/>
        </w:numPr>
        <w:autoSpaceDE w:val="0"/>
        <w:autoSpaceDN w:val="0"/>
        <w:adjustRightInd w:val="0"/>
        <w:spacing w:line="360" w:lineRule="auto"/>
        <w:jc w:val="both"/>
        <w:rPr>
          <w:rFonts w:cs="Times New Roman"/>
          <w:color w:val="000000"/>
          <w:lang w:val="en-US"/>
        </w:rPr>
      </w:pPr>
      <w:r w:rsidRPr="00C30A88">
        <w:rPr>
          <w:rFonts w:cs="Times New Roman"/>
          <w:color w:val="000000"/>
          <w:lang w:val="en-US"/>
        </w:rPr>
        <w:t>Tenesmus</w:t>
      </w:r>
    </w:p>
    <w:p w14:paraId="066914E5" w14:textId="77777777" w:rsidR="00C30A88" w:rsidRDefault="00C30A88" w:rsidP="006B6D2E">
      <w:pPr>
        <w:widowControl w:val="0"/>
        <w:autoSpaceDE w:val="0"/>
        <w:autoSpaceDN w:val="0"/>
        <w:adjustRightInd w:val="0"/>
        <w:spacing w:line="360" w:lineRule="auto"/>
        <w:jc w:val="both"/>
        <w:rPr>
          <w:rFonts w:cs="Times New Roman"/>
          <w:color w:val="000000"/>
          <w:lang w:val="en-US"/>
        </w:rPr>
      </w:pPr>
    </w:p>
    <w:p w14:paraId="4E2B573A" w14:textId="79E7D14B" w:rsidR="006B6D2E" w:rsidRDefault="00AF6858" w:rsidP="006B6D2E">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006B6D2E" w:rsidRPr="006B6D2E">
        <w:rPr>
          <w:rFonts w:cs="Times New Roman"/>
          <w:color w:val="000000"/>
          <w:lang w:val="en-US"/>
        </w:rPr>
        <w:t>. Diagnosis of the primary lesion should usually be made by excision or punch biopsy depending</w:t>
      </w:r>
      <w:r w:rsidR="00C30A88">
        <w:rPr>
          <w:rFonts w:cs="Times New Roman"/>
          <w:color w:val="000000"/>
          <w:lang w:val="en-US"/>
        </w:rPr>
        <w:t xml:space="preserve"> </w:t>
      </w:r>
      <w:r w:rsidR="006B6D2E" w:rsidRPr="006B6D2E">
        <w:rPr>
          <w:rFonts w:cs="Times New Roman"/>
          <w:color w:val="000000"/>
          <w:lang w:val="en-US"/>
        </w:rPr>
        <w:t>on the size and site of the lesion.</w:t>
      </w:r>
    </w:p>
    <w:p w14:paraId="10B6E9B1" w14:textId="77777777" w:rsidR="00C30A88" w:rsidRPr="006B6D2E" w:rsidRDefault="00C30A88" w:rsidP="006B6D2E">
      <w:pPr>
        <w:widowControl w:val="0"/>
        <w:autoSpaceDE w:val="0"/>
        <w:autoSpaceDN w:val="0"/>
        <w:adjustRightInd w:val="0"/>
        <w:spacing w:line="360" w:lineRule="auto"/>
        <w:jc w:val="both"/>
        <w:rPr>
          <w:rFonts w:cs="Times New Roman"/>
          <w:color w:val="000000"/>
          <w:lang w:val="en-US"/>
        </w:rPr>
      </w:pPr>
    </w:p>
    <w:p w14:paraId="42376344" w14:textId="551F888F" w:rsidR="006B6D2E" w:rsidRDefault="00AF6858" w:rsidP="00C30A88">
      <w:pPr>
        <w:widowControl w:val="0"/>
        <w:autoSpaceDE w:val="0"/>
        <w:autoSpaceDN w:val="0"/>
        <w:adjustRightInd w:val="0"/>
        <w:spacing w:line="360" w:lineRule="auto"/>
        <w:jc w:val="both"/>
        <w:rPr>
          <w:rFonts w:cs="n‚^ˇ"/>
          <w:color w:val="000000"/>
          <w:lang w:val="en-US"/>
        </w:rPr>
      </w:pPr>
      <w:r>
        <w:rPr>
          <w:rFonts w:cs="Times New Roman"/>
          <w:color w:val="000000"/>
          <w:lang w:val="en-US"/>
        </w:rPr>
        <w:lastRenderedPageBreak/>
        <w:t>5</w:t>
      </w:r>
      <w:r w:rsidR="006B6D2E" w:rsidRPr="006B6D2E">
        <w:rPr>
          <w:rFonts w:cs="Times New Roman"/>
          <w:color w:val="000000"/>
          <w:lang w:val="en-US"/>
        </w:rPr>
        <w:t>. Patients who present with an anorectal lesion and palpable groin lymph node(s) should have</w:t>
      </w:r>
      <w:r w:rsidR="00C30A88">
        <w:rPr>
          <w:rFonts w:cs="Times New Roman"/>
          <w:color w:val="000000"/>
          <w:lang w:val="en-US"/>
        </w:rPr>
        <w:t xml:space="preserve"> </w:t>
      </w:r>
      <w:r w:rsidR="006B6D2E" w:rsidRPr="006B6D2E">
        <w:rPr>
          <w:rFonts w:cs="n‚^ˇ"/>
          <w:color w:val="000000"/>
          <w:lang w:val="en-US"/>
        </w:rPr>
        <w:t>pathological confirmation either by FNA or core biopsy of the suspicious node(s).</w:t>
      </w:r>
    </w:p>
    <w:p w14:paraId="795B21ED" w14:textId="77777777" w:rsidR="00C30A88" w:rsidRDefault="00C30A88" w:rsidP="00C30A88">
      <w:pPr>
        <w:widowControl w:val="0"/>
        <w:autoSpaceDE w:val="0"/>
        <w:autoSpaceDN w:val="0"/>
        <w:adjustRightInd w:val="0"/>
        <w:spacing w:line="360" w:lineRule="auto"/>
        <w:jc w:val="both"/>
        <w:rPr>
          <w:rFonts w:cs="n‚^ˇ"/>
          <w:color w:val="000000"/>
          <w:lang w:val="en-US"/>
        </w:rPr>
      </w:pPr>
    </w:p>
    <w:p w14:paraId="78F3B47E" w14:textId="0B7B6D4C" w:rsidR="00431FD7" w:rsidRDefault="00431FD7" w:rsidP="00431FD7">
      <w:pPr>
        <w:pStyle w:val="Heading3"/>
      </w:pPr>
      <w:r>
        <w:t>3.2.2</w:t>
      </w:r>
      <w:r w:rsidRPr="00C30A88">
        <w:t xml:space="preserve"> </w:t>
      </w:r>
      <w:r>
        <w:t>Vulvovagin</w:t>
      </w:r>
      <w:r w:rsidRPr="00C30A88">
        <w:t xml:space="preserve">al </w:t>
      </w:r>
      <w:r w:rsidR="001255C1">
        <w:t xml:space="preserve">mucosal </w:t>
      </w:r>
      <w:r w:rsidRPr="00C30A88">
        <w:t>melanoma</w:t>
      </w:r>
    </w:p>
    <w:p w14:paraId="69E95042" w14:textId="77777777" w:rsidR="00431FD7" w:rsidRPr="00431FD7" w:rsidRDefault="00431FD7" w:rsidP="00431FD7"/>
    <w:p w14:paraId="0BE6FC6A" w14:textId="583E8B89" w:rsidR="00431FD7" w:rsidRPr="00431FD7" w:rsidRDefault="00431FD7" w:rsidP="00431FD7">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431FD7">
        <w:rPr>
          <w:rFonts w:cs="Times New Roman"/>
          <w:color w:val="000000"/>
          <w:lang w:val="en-US"/>
        </w:rPr>
        <w:t>Refer to a gynaecological oncology team or a dermatologist with an interest in pigmented</w:t>
      </w:r>
      <w:r>
        <w:rPr>
          <w:rFonts w:cs="Times New Roman"/>
          <w:color w:val="000000"/>
          <w:lang w:val="en-US"/>
        </w:rPr>
        <w:t xml:space="preserve"> </w:t>
      </w:r>
      <w:r w:rsidRPr="00431FD7">
        <w:rPr>
          <w:rFonts w:cs="Times New Roman"/>
          <w:color w:val="000000"/>
          <w:lang w:val="en-US"/>
        </w:rPr>
        <w:t>lesions/pigmented lesion clinic/joint gynaecology-dermatology clinic via the urgent cancer</w:t>
      </w:r>
      <w:r>
        <w:rPr>
          <w:rFonts w:cs="Times New Roman"/>
          <w:color w:val="000000"/>
          <w:lang w:val="en-US"/>
        </w:rPr>
        <w:t xml:space="preserve"> </w:t>
      </w:r>
      <w:r w:rsidRPr="00431FD7">
        <w:rPr>
          <w:rFonts w:cs="Times New Roman"/>
          <w:color w:val="000000"/>
          <w:lang w:val="en-US"/>
        </w:rPr>
        <w:t>referral pathway (e.g. the 2-week wait pathway), patients with any of the following symptoms</w:t>
      </w:r>
      <w:r>
        <w:rPr>
          <w:rFonts w:cs="Times New Roman"/>
          <w:color w:val="000000"/>
          <w:lang w:val="en-US"/>
        </w:rPr>
        <w:t xml:space="preserve"> or signs:</w:t>
      </w:r>
    </w:p>
    <w:p w14:paraId="376E1D7D" w14:textId="14DA988E"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Pigmentation</w:t>
      </w:r>
    </w:p>
    <w:p w14:paraId="166E19FB" w14:textId="3443879B"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Persistent itching with pigmentation</w:t>
      </w:r>
    </w:p>
    <w:p w14:paraId="18E7764C" w14:textId="1C2953C4"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Bleeding lesion</w:t>
      </w:r>
    </w:p>
    <w:p w14:paraId="00B7F74C" w14:textId="1EFB44F2"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Irregularly outlined pigmented or non-pigmented macule,</w:t>
      </w:r>
      <w:r>
        <w:rPr>
          <w:rFonts w:cs="Times New Roman"/>
          <w:color w:val="000000"/>
          <w:lang w:val="en-US"/>
        </w:rPr>
        <w:t xml:space="preserve"> papule, patch or nodule with or </w:t>
      </w:r>
      <w:r w:rsidRPr="00431FD7">
        <w:rPr>
          <w:rFonts w:cs="Times New Roman"/>
          <w:color w:val="000000"/>
          <w:lang w:val="en-US"/>
        </w:rPr>
        <w:t>without ulceration</w:t>
      </w:r>
    </w:p>
    <w:p w14:paraId="2C96CCEB" w14:textId="55FCB418"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Groin lymph node(s) enlargement associated with vulval pigmented lesion</w:t>
      </w:r>
    </w:p>
    <w:p w14:paraId="30402796" w14:textId="63DD37A5" w:rsidR="00431FD7" w:rsidRPr="00431FD7" w:rsidRDefault="00431FD7" w:rsidP="00431FD7">
      <w:pPr>
        <w:pStyle w:val="ListParagraph"/>
        <w:widowControl w:val="0"/>
        <w:numPr>
          <w:ilvl w:val="0"/>
          <w:numId w:val="7"/>
        </w:numPr>
        <w:autoSpaceDE w:val="0"/>
        <w:autoSpaceDN w:val="0"/>
        <w:adjustRightInd w:val="0"/>
        <w:spacing w:line="360" w:lineRule="auto"/>
        <w:jc w:val="both"/>
        <w:rPr>
          <w:rFonts w:cs="Times New Roman"/>
          <w:color w:val="000000"/>
          <w:lang w:val="en-US"/>
        </w:rPr>
      </w:pPr>
      <w:r w:rsidRPr="00431FD7">
        <w:rPr>
          <w:rFonts w:cs="Times New Roman"/>
          <w:color w:val="000000"/>
          <w:lang w:val="en-US"/>
        </w:rPr>
        <w:t>Obstruction of urethral meatus with pigmented lesion</w:t>
      </w:r>
    </w:p>
    <w:p w14:paraId="139428F4" w14:textId="77777777" w:rsidR="00431FD7" w:rsidRDefault="00431FD7" w:rsidP="00431FD7">
      <w:pPr>
        <w:widowControl w:val="0"/>
        <w:autoSpaceDE w:val="0"/>
        <w:autoSpaceDN w:val="0"/>
        <w:adjustRightInd w:val="0"/>
        <w:spacing w:line="360" w:lineRule="auto"/>
        <w:jc w:val="both"/>
        <w:rPr>
          <w:rFonts w:cs="Times New Roman"/>
          <w:color w:val="000000"/>
          <w:lang w:val="en-US"/>
        </w:rPr>
      </w:pPr>
    </w:p>
    <w:p w14:paraId="22CC575E" w14:textId="691F8BE9" w:rsidR="00431FD7" w:rsidRPr="00431FD7" w:rsidRDefault="00431FD7" w:rsidP="00431FD7">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Pr="00431FD7">
        <w:rPr>
          <w:rFonts w:cs="Times New Roman"/>
          <w:color w:val="000000"/>
          <w:lang w:val="en-US"/>
        </w:rPr>
        <w:t>. Nurse practitioners, who carry out cervical smears, should notify the GP if a patient has a</w:t>
      </w:r>
      <w:r>
        <w:rPr>
          <w:rFonts w:cs="Times New Roman"/>
          <w:color w:val="000000"/>
          <w:lang w:val="en-US"/>
        </w:rPr>
        <w:t xml:space="preserve"> </w:t>
      </w:r>
      <w:r w:rsidRPr="00431FD7">
        <w:rPr>
          <w:rFonts w:cs="Times New Roman"/>
          <w:color w:val="000000"/>
          <w:lang w:val="en-US"/>
        </w:rPr>
        <w:t>pigmented lesion to arrange urgent cancer referral via pathway (e.g. the 2-week wait pathway)</w:t>
      </w:r>
      <w:r>
        <w:rPr>
          <w:rFonts w:cs="Times New Roman"/>
          <w:color w:val="000000"/>
          <w:lang w:val="en-US"/>
        </w:rPr>
        <w:t xml:space="preserve"> </w:t>
      </w:r>
      <w:r w:rsidRPr="00431FD7">
        <w:rPr>
          <w:rFonts w:cs="Times New Roman"/>
          <w:color w:val="000000"/>
          <w:lang w:val="en-US"/>
        </w:rPr>
        <w:t>and inform the patient of this.</w:t>
      </w:r>
    </w:p>
    <w:p w14:paraId="1F220D9D" w14:textId="77777777" w:rsidR="00431FD7" w:rsidRDefault="00431FD7" w:rsidP="00431FD7">
      <w:pPr>
        <w:widowControl w:val="0"/>
        <w:autoSpaceDE w:val="0"/>
        <w:autoSpaceDN w:val="0"/>
        <w:adjustRightInd w:val="0"/>
        <w:spacing w:line="360" w:lineRule="auto"/>
        <w:jc w:val="both"/>
        <w:rPr>
          <w:rFonts w:cs="Times New Roman"/>
          <w:color w:val="000000"/>
          <w:lang w:val="en-US"/>
        </w:rPr>
      </w:pPr>
    </w:p>
    <w:p w14:paraId="6E37703D" w14:textId="6483564F" w:rsidR="00431FD7" w:rsidRPr="00431FD7" w:rsidRDefault="00431FD7" w:rsidP="00431FD7">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Pr="00431FD7">
        <w:rPr>
          <w:rFonts w:cs="Times New Roman"/>
          <w:color w:val="000000"/>
          <w:lang w:val="en-US"/>
        </w:rPr>
        <w:t>. For small vulval lesions where there is a high degree of certainty of a diagnosis of mucosal</w:t>
      </w:r>
      <w:r>
        <w:rPr>
          <w:rFonts w:cs="Times New Roman"/>
          <w:color w:val="000000"/>
          <w:lang w:val="en-US"/>
        </w:rPr>
        <w:t xml:space="preserve"> </w:t>
      </w:r>
      <w:r w:rsidRPr="00431FD7">
        <w:rPr>
          <w:rFonts w:cs="Times New Roman"/>
          <w:color w:val="000000"/>
          <w:lang w:val="en-US"/>
        </w:rPr>
        <w:t>melanoma, an excisional biopsy should be performed.</w:t>
      </w:r>
      <w:r w:rsidR="00E1097F">
        <w:rPr>
          <w:rFonts w:cs="Times New Roman"/>
          <w:color w:val="000000"/>
          <w:lang w:val="en-US"/>
        </w:rPr>
        <w:t xml:space="preserve"> </w:t>
      </w:r>
      <w:r w:rsidRPr="00431FD7">
        <w:rPr>
          <w:rFonts w:cs="Times New Roman"/>
          <w:color w:val="000000"/>
          <w:lang w:val="en-US"/>
        </w:rPr>
        <w:t>For larger lesions an incisional biopsy or punch biopsy is acceptable.</w:t>
      </w:r>
    </w:p>
    <w:p w14:paraId="55DD19B2" w14:textId="77777777" w:rsidR="00E1097F" w:rsidRDefault="00E1097F" w:rsidP="00431FD7">
      <w:pPr>
        <w:widowControl w:val="0"/>
        <w:autoSpaceDE w:val="0"/>
        <w:autoSpaceDN w:val="0"/>
        <w:adjustRightInd w:val="0"/>
        <w:spacing w:line="360" w:lineRule="auto"/>
        <w:jc w:val="both"/>
        <w:rPr>
          <w:rFonts w:cs="Times New Roman"/>
          <w:color w:val="000000"/>
          <w:lang w:val="en-US"/>
        </w:rPr>
      </w:pPr>
    </w:p>
    <w:p w14:paraId="419C821B" w14:textId="241FAD85" w:rsidR="00431FD7" w:rsidRPr="00E1097F" w:rsidRDefault="00E1097F" w:rsidP="00431FD7">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00431FD7" w:rsidRPr="00431FD7">
        <w:rPr>
          <w:rFonts w:cs="Times New Roman"/>
          <w:color w:val="000000"/>
          <w:lang w:val="en-US"/>
        </w:rPr>
        <w:t>. Patients who present with a vulval/vaginal lesion and palpable groin lymph node(s) should</w:t>
      </w:r>
      <w:r>
        <w:rPr>
          <w:rFonts w:cs="Times New Roman"/>
          <w:color w:val="000000"/>
          <w:lang w:val="en-US"/>
        </w:rPr>
        <w:t xml:space="preserve"> </w:t>
      </w:r>
      <w:r w:rsidR="00431FD7" w:rsidRPr="00431FD7">
        <w:rPr>
          <w:rFonts w:cs="n‚^ˇ"/>
          <w:color w:val="000000"/>
          <w:lang w:val="en-US"/>
        </w:rPr>
        <w:t>have pathological confirmation either by FNA or core biopsy of the suspicious node(s).</w:t>
      </w:r>
    </w:p>
    <w:p w14:paraId="111D60DD" w14:textId="77777777" w:rsidR="009B0ED2" w:rsidRDefault="009B0ED2" w:rsidP="00431FD7">
      <w:pPr>
        <w:widowControl w:val="0"/>
        <w:autoSpaceDE w:val="0"/>
        <w:autoSpaceDN w:val="0"/>
        <w:adjustRightInd w:val="0"/>
        <w:spacing w:line="360" w:lineRule="auto"/>
        <w:jc w:val="both"/>
        <w:rPr>
          <w:rFonts w:cs="Times New Roman"/>
          <w:color w:val="000000"/>
          <w:lang w:val="en-US"/>
        </w:rPr>
      </w:pPr>
    </w:p>
    <w:p w14:paraId="0AC4D4FC" w14:textId="191CA7EC" w:rsidR="009B0ED2" w:rsidRDefault="009B0ED2" w:rsidP="009B0ED2">
      <w:pPr>
        <w:pStyle w:val="Heading3"/>
      </w:pPr>
      <w:r>
        <w:t>3.2.3</w:t>
      </w:r>
      <w:r w:rsidRPr="00C30A88">
        <w:t xml:space="preserve"> </w:t>
      </w:r>
      <w:r>
        <w:t>Peni</w:t>
      </w:r>
      <w:r w:rsidRPr="00C30A88">
        <w:t>l</w:t>
      </w:r>
      <w:r>
        <w:t>e</w:t>
      </w:r>
      <w:r w:rsidRPr="00C30A88">
        <w:t xml:space="preserve"> </w:t>
      </w:r>
      <w:r w:rsidR="001255C1">
        <w:t xml:space="preserve">mucosal </w:t>
      </w:r>
      <w:r w:rsidRPr="00C30A88">
        <w:t>melanoma</w:t>
      </w:r>
    </w:p>
    <w:p w14:paraId="2F19C5C5" w14:textId="77777777" w:rsidR="009B0ED2" w:rsidRDefault="009B0ED2" w:rsidP="00431FD7">
      <w:pPr>
        <w:widowControl w:val="0"/>
        <w:autoSpaceDE w:val="0"/>
        <w:autoSpaceDN w:val="0"/>
        <w:adjustRightInd w:val="0"/>
        <w:spacing w:line="360" w:lineRule="auto"/>
        <w:jc w:val="both"/>
        <w:rPr>
          <w:rFonts w:cs="Times New Roman"/>
          <w:color w:val="000000"/>
          <w:lang w:val="en-US"/>
        </w:rPr>
      </w:pPr>
    </w:p>
    <w:p w14:paraId="7F30CF14" w14:textId="45FE409D" w:rsidR="009B0ED2" w:rsidRPr="009B0ED2" w:rsidRDefault="001255C1"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lastRenderedPageBreak/>
        <w:t xml:space="preserve">1. </w:t>
      </w:r>
      <w:r w:rsidR="009B0ED2" w:rsidRPr="009B0ED2">
        <w:rPr>
          <w:rFonts w:cs="Times New Roman"/>
          <w:color w:val="000000"/>
          <w:lang w:val="en-US"/>
        </w:rPr>
        <w:t>Refer to urologist/penile cancer specialist or a dermatologist with an interest in pigmented</w:t>
      </w:r>
      <w:r w:rsidR="009B0ED2">
        <w:rPr>
          <w:rFonts w:cs="Times New Roman"/>
          <w:color w:val="000000"/>
          <w:lang w:val="en-US"/>
        </w:rPr>
        <w:t xml:space="preserve"> </w:t>
      </w:r>
      <w:r w:rsidR="009B0ED2" w:rsidRPr="009B0ED2">
        <w:rPr>
          <w:rFonts w:cs="Times New Roman"/>
          <w:color w:val="000000"/>
          <w:lang w:val="en-US"/>
        </w:rPr>
        <w:t>lesions/pigmented lesion clinic via the urgent cancer referral pathway (e.g. the 2-week wait</w:t>
      </w:r>
      <w:r w:rsidR="009B0ED2">
        <w:rPr>
          <w:rFonts w:cs="Times New Roman"/>
          <w:color w:val="000000"/>
          <w:lang w:val="en-US"/>
        </w:rPr>
        <w:t xml:space="preserve"> </w:t>
      </w:r>
      <w:r w:rsidR="009B0ED2" w:rsidRPr="009B0ED2">
        <w:rPr>
          <w:rFonts w:cs="Times New Roman"/>
          <w:color w:val="000000"/>
          <w:lang w:val="en-US"/>
        </w:rPr>
        <w:t>pathway) patients with any of the following symptoms or signs</w:t>
      </w:r>
      <w:r w:rsidR="009B0ED2">
        <w:rPr>
          <w:rFonts w:cs="Times New Roman"/>
          <w:color w:val="000000"/>
          <w:lang w:val="en-US"/>
        </w:rPr>
        <w:t>:</w:t>
      </w:r>
    </w:p>
    <w:p w14:paraId="0E851CE4" w14:textId="7D146495" w:rsidR="009B0ED2" w:rsidRPr="009B0ED2" w:rsidRDefault="009B0ED2" w:rsidP="009B0ED2">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9B0ED2">
        <w:rPr>
          <w:rFonts w:cs="Times New Roman"/>
          <w:color w:val="000000"/>
          <w:lang w:val="en-US"/>
        </w:rPr>
        <w:t>Bleeding from penile lesion</w:t>
      </w:r>
    </w:p>
    <w:p w14:paraId="23B21C97" w14:textId="002E2040" w:rsidR="009B0ED2" w:rsidRPr="009B0ED2" w:rsidRDefault="009B0ED2" w:rsidP="009B0ED2">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9B0ED2">
        <w:rPr>
          <w:rFonts w:cs="Times New Roman"/>
          <w:color w:val="000000"/>
          <w:lang w:val="en-US"/>
        </w:rPr>
        <w:t>Urethral discharge/bleeding</w:t>
      </w:r>
    </w:p>
    <w:p w14:paraId="1F892771" w14:textId="1DA0B5DD" w:rsidR="009B0ED2" w:rsidRPr="001255C1" w:rsidRDefault="009B0ED2" w:rsidP="009B0ED2">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Irregularly outlined pigmented or non-pigmented macule, papule, patch or nodule with or</w:t>
      </w:r>
      <w:r w:rsidR="001255C1">
        <w:rPr>
          <w:rFonts w:cs="Times New Roman"/>
          <w:color w:val="000000"/>
          <w:lang w:val="en-US"/>
        </w:rPr>
        <w:t xml:space="preserve"> </w:t>
      </w:r>
      <w:r w:rsidRPr="001255C1">
        <w:rPr>
          <w:rFonts w:cs="Times New Roman"/>
          <w:color w:val="000000"/>
          <w:lang w:val="en-US"/>
        </w:rPr>
        <w:t>without ulceration on penis or foreskin</w:t>
      </w:r>
    </w:p>
    <w:p w14:paraId="6BBAD099" w14:textId="3F7B2848"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Non-pigmented nodular lesion</w:t>
      </w:r>
    </w:p>
    <w:p w14:paraId="78E1776A" w14:textId="5AFBFD2A"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Nodular mass on glans penis</w:t>
      </w:r>
    </w:p>
    <w:p w14:paraId="7CAF04D5" w14:textId="20DB2284"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Ulcerated lesion on glans or prepuce</w:t>
      </w:r>
    </w:p>
    <w:p w14:paraId="61594BCC" w14:textId="652ACA7A"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Intra-urethral mass (papillary or nodular)</w:t>
      </w:r>
    </w:p>
    <w:p w14:paraId="39BDCB05" w14:textId="00FA94AD"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alpable urethral lump</w:t>
      </w:r>
    </w:p>
    <w:p w14:paraId="41224699" w14:textId="0D9C7BCC" w:rsidR="009B0ED2" w:rsidRPr="001255C1" w:rsidRDefault="009B0ED2" w:rsidP="001255C1">
      <w:pPr>
        <w:pStyle w:val="ListParagraph"/>
        <w:widowControl w:val="0"/>
        <w:numPr>
          <w:ilvl w:val="0"/>
          <w:numId w:val="8"/>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alpable inguinal lymphadenopathy</w:t>
      </w:r>
    </w:p>
    <w:p w14:paraId="74A83BCD" w14:textId="77777777" w:rsidR="001255C1" w:rsidRDefault="001255C1" w:rsidP="009B0ED2">
      <w:pPr>
        <w:widowControl w:val="0"/>
        <w:autoSpaceDE w:val="0"/>
        <w:autoSpaceDN w:val="0"/>
        <w:adjustRightInd w:val="0"/>
        <w:spacing w:line="360" w:lineRule="auto"/>
        <w:jc w:val="both"/>
        <w:rPr>
          <w:rFonts w:cs="Times New Roman"/>
          <w:color w:val="000000"/>
          <w:lang w:val="en-US"/>
        </w:rPr>
      </w:pPr>
    </w:p>
    <w:p w14:paraId="5AFB35DF" w14:textId="750B1A56" w:rsidR="009B0ED2" w:rsidRPr="009B0ED2" w:rsidRDefault="001255C1"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009B0ED2" w:rsidRPr="009B0ED2">
        <w:rPr>
          <w:rFonts w:cs="Times New Roman"/>
          <w:color w:val="000000"/>
          <w:lang w:val="en-US"/>
        </w:rPr>
        <w:t>. Be aware that the following may also be symptoms of penile melanoma:</w:t>
      </w:r>
    </w:p>
    <w:p w14:paraId="724E8121" w14:textId="4934AFA6" w:rsidR="009B0ED2" w:rsidRPr="001255C1" w:rsidRDefault="009B0ED2" w:rsidP="001255C1">
      <w:pPr>
        <w:pStyle w:val="ListParagraph"/>
        <w:widowControl w:val="0"/>
        <w:numPr>
          <w:ilvl w:val="0"/>
          <w:numId w:val="9"/>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Irritation</w:t>
      </w:r>
    </w:p>
    <w:p w14:paraId="48BCB604" w14:textId="0BD2328A" w:rsidR="009B0ED2" w:rsidRPr="001255C1" w:rsidRDefault="009B0ED2" w:rsidP="001255C1">
      <w:pPr>
        <w:pStyle w:val="ListParagraph"/>
        <w:widowControl w:val="0"/>
        <w:numPr>
          <w:ilvl w:val="0"/>
          <w:numId w:val="9"/>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ruritus</w:t>
      </w:r>
    </w:p>
    <w:p w14:paraId="0A9F8801" w14:textId="45FD21A9" w:rsidR="009B0ED2" w:rsidRPr="001255C1" w:rsidRDefault="009B0ED2" w:rsidP="001255C1">
      <w:pPr>
        <w:pStyle w:val="ListParagraph"/>
        <w:widowControl w:val="0"/>
        <w:numPr>
          <w:ilvl w:val="0"/>
          <w:numId w:val="9"/>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Dyspareunia</w:t>
      </w:r>
    </w:p>
    <w:p w14:paraId="25314BF5" w14:textId="5C23190C" w:rsidR="009B0ED2" w:rsidRPr="001255C1" w:rsidRDefault="009B0ED2" w:rsidP="001255C1">
      <w:pPr>
        <w:pStyle w:val="ListParagraph"/>
        <w:widowControl w:val="0"/>
        <w:numPr>
          <w:ilvl w:val="0"/>
          <w:numId w:val="9"/>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Lower urinary tract symptoms</w:t>
      </w:r>
    </w:p>
    <w:p w14:paraId="7C80B596" w14:textId="77777777" w:rsidR="001255C1" w:rsidRDefault="001255C1" w:rsidP="009B0ED2">
      <w:pPr>
        <w:widowControl w:val="0"/>
        <w:autoSpaceDE w:val="0"/>
        <w:autoSpaceDN w:val="0"/>
        <w:adjustRightInd w:val="0"/>
        <w:spacing w:line="360" w:lineRule="auto"/>
        <w:jc w:val="both"/>
        <w:rPr>
          <w:rFonts w:cs="Times New Roman"/>
          <w:color w:val="000000"/>
          <w:lang w:val="en-US"/>
        </w:rPr>
      </w:pPr>
    </w:p>
    <w:p w14:paraId="60A7D0EC" w14:textId="291A023C" w:rsidR="009B0ED2" w:rsidRPr="009B0ED2" w:rsidRDefault="001255C1"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009B0ED2" w:rsidRPr="009B0ED2">
        <w:rPr>
          <w:rFonts w:cs="Times New Roman"/>
          <w:color w:val="000000"/>
          <w:lang w:val="en-US"/>
        </w:rPr>
        <w:t>. Diagnosis of the primary lesion should usually be made by excision biopsy or punch biopsy</w:t>
      </w:r>
      <w:r>
        <w:rPr>
          <w:rFonts w:cs="Times New Roman"/>
          <w:color w:val="000000"/>
          <w:lang w:val="en-US"/>
        </w:rPr>
        <w:t xml:space="preserve"> </w:t>
      </w:r>
      <w:r w:rsidR="009B0ED2" w:rsidRPr="009B0ED2">
        <w:rPr>
          <w:rFonts w:cs="Times New Roman"/>
          <w:color w:val="000000"/>
          <w:lang w:val="en-US"/>
        </w:rPr>
        <w:t>depending on the size and site of the lesion.</w:t>
      </w:r>
    </w:p>
    <w:p w14:paraId="65D48F3C" w14:textId="77777777" w:rsidR="001255C1" w:rsidRDefault="001255C1" w:rsidP="009B0ED2">
      <w:pPr>
        <w:widowControl w:val="0"/>
        <w:autoSpaceDE w:val="0"/>
        <w:autoSpaceDN w:val="0"/>
        <w:adjustRightInd w:val="0"/>
        <w:spacing w:line="360" w:lineRule="auto"/>
        <w:jc w:val="both"/>
        <w:rPr>
          <w:rFonts w:cs="Times New Roman"/>
          <w:color w:val="000000"/>
          <w:lang w:val="en-US"/>
        </w:rPr>
      </w:pPr>
    </w:p>
    <w:p w14:paraId="3674836B" w14:textId="433CDDF7" w:rsidR="009B0ED2" w:rsidRPr="001255C1" w:rsidRDefault="001255C1"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009B0ED2" w:rsidRPr="009B0ED2">
        <w:rPr>
          <w:rFonts w:cs="Times New Roman"/>
          <w:color w:val="000000"/>
          <w:lang w:val="en-US"/>
        </w:rPr>
        <w:t>. Patients who present with a penile lesion and palpable inguinal lymph nodes should have</w:t>
      </w:r>
      <w:r>
        <w:rPr>
          <w:rFonts w:cs="Times New Roman"/>
          <w:color w:val="000000"/>
          <w:lang w:val="en-US"/>
        </w:rPr>
        <w:t xml:space="preserve"> </w:t>
      </w:r>
      <w:r w:rsidR="009B0ED2" w:rsidRPr="009B0ED2">
        <w:rPr>
          <w:rFonts w:cs="n‚^ˇ"/>
          <w:color w:val="000000"/>
          <w:lang w:val="en-US"/>
        </w:rPr>
        <w:t>pathological confirmation either by FNA or core biopsy of the suspicious node(s).</w:t>
      </w:r>
    </w:p>
    <w:p w14:paraId="0A101DAA" w14:textId="77777777" w:rsidR="009B0ED2" w:rsidRDefault="009B0ED2" w:rsidP="009B0ED2">
      <w:pPr>
        <w:widowControl w:val="0"/>
        <w:autoSpaceDE w:val="0"/>
        <w:autoSpaceDN w:val="0"/>
        <w:adjustRightInd w:val="0"/>
        <w:spacing w:line="360" w:lineRule="auto"/>
        <w:jc w:val="both"/>
        <w:rPr>
          <w:rFonts w:ascii="n‚^ˇ" w:hAnsi="n‚^ˇ" w:cs="n‚^ˇ" w:hint="eastAsia"/>
          <w:color w:val="000000"/>
          <w:sz w:val="18"/>
          <w:szCs w:val="18"/>
          <w:lang w:val="en-US"/>
        </w:rPr>
      </w:pPr>
    </w:p>
    <w:p w14:paraId="13A8F6D7" w14:textId="6A782C5B" w:rsidR="009B0ED2" w:rsidRDefault="009B0ED2" w:rsidP="009B0ED2">
      <w:pPr>
        <w:pStyle w:val="Heading3"/>
      </w:pPr>
      <w:r>
        <w:t>3.2.4</w:t>
      </w:r>
      <w:r w:rsidRPr="00C30A88">
        <w:t xml:space="preserve"> </w:t>
      </w:r>
      <w:r>
        <w:t>Cutaneous</w:t>
      </w:r>
      <w:r w:rsidRPr="00C30A88">
        <w:t xml:space="preserve"> melanoma</w:t>
      </w:r>
      <w:r>
        <w:t xml:space="preserve"> found at these anatomical sites</w:t>
      </w:r>
    </w:p>
    <w:p w14:paraId="04E63E2D" w14:textId="77777777" w:rsidR="009B0ED2" w:rsidRDefault="009B0ED2" w:rsidP="009B0ED2">
      <w:pPr>
        <w:widowControl w:val="0"/>
        <w:autoSpaceDE w:val="0"/>
        <w:autoSpaceDN w:val="0"/>
        <w:adjustRightInd w:val="0"/>
        <w:spacing w:line="360" w:lineRule="auto"/>
        <w:jc w:val="both"/>
        <w:rPr>
          <w:rFonts w:cs="Times New Roman"/>
          <w:color w:val="000000"/>
          <w:lang w:val="en-US"/>
        </w:rPr>
      </w:pPr>
    </w:p>
    <w:p w14:paraId="15EB74A3" w14:textId="77777777" w:rsidR="009B0ED2" w:rsidRDefault="009B0ED2" w:rsidP="009B0ED2">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If following investigation of a suspect lesion, a diagnosis of cutaneous melanoma is made at any of these anatomical sites </w:t>
      </w:r>
      <w:r w:rsidRPr="00431FD7">
        <w:rPr>
          <w:rFonts w:cs="Times New Roman"/>
          <w:color w:val="000000"/>
          <w:lang w:val="en-US"/>
        </w:rPr>
        <w:t>the NICE guidelines for Cutaneous</w:t>
      </w:r>
      <w:r>
        <w:rPr>
          <w:rFonts w:cs="Times New Roman"/>
          <w:color w:val="000000"/>
          <w:lang w:val="en-US"/>
        </w:rPr>
        <w:t xml:space="preserve"> </w:t>
      </w:r>
      <w:r w:rsidRPr="00431FD7">
        <w:rPr>
          <w:rFonts w:cs="Times New Roman"/>
          <w:color w:val="000000"/>
          <w:lang w:val="en-US"/>
        </w:rPr>
        <w:t xml:space="preserve">Melanoma </w:t>
      </w:r>
      <w:r>
        <w:rPr>
          <w:rFonts w:cs="Times New Roman"/>
          <w:color w:val="000000"/>
          <w:lang w:val="en-US"/>
        </w:rPr>
        <w:t>(</w:t>
      </w:r>
      <w:r w:rsidRPr="00431FD7">
        <w:rPr>
          <w:rFonts w:cs="Times New Roman"/>
          <w:color w:val="25418F"/>
          <w:lang w:val="en-US"/>
        </w:rPr>
        <w:t>https://www.nice.org.uk/guidance/ng14</w:t>
      </w:r>
      <w:r>
        <w:rPr>
          <w:rFonts w:cs="Times New Roman"/>
          <w:color w:val="25418F"/>
          <w:lang w:val="en-US"/>
        </w:rPr>
        <w:t>)</w:t>
      </w:r>
      <w:r w:rsidRPr="00431FD7">
        <w:rPr>
          <w:rFonts w:cs="Times New Roman"/>
          <w:color w:val="000000"/>
          <w:lang w:val="en-US"/>
        </w:rPr>
        <w:t xml:space="preserve"> along with recent </w:t>
      </w:r>
      <w:r w:rsidRPr="00431FD7">
        <w:rPr>
          <w:rFonts w:cs="Times New Roman"/>
          <w:color w:val="000000"/>
          <w:lang w:val="en-US"/>
        </w:rPr>
        <w:lastRenderedPageBreak/>
        <w:t>evidence, should be</w:t>
      </w:r>
      <w:r>
        <w:rPr>
          <w:rFonts w:cs="Times New Roman"/>
          <w:color w:val="000000"/>
          <w:lang w:val="en-US"/>
        </w:rPr>
        <w:t xml:space="preserve"> </w:t>
      </w:r>
      <w:r w:rsidRPr="00431FD7">
        <w:rPr>
          <w:rFonts w:cs="Times New Roman"/>
          <w:color w:val="000000"/>
          <w:lang w:val="en-US"/>
        </w:rPr>
        <w:t>followed.</w:t>
      </w:r>
    </w:p>
    <w:p w14:paraId="274EC359" w14:textId="25B117D1" w:rsidR="009B0ED2" w:rsidRDefault="009B0ED2" w:rsidP="009B0ED2">
      <w:pPr>
        <w:widowControl w:val="0"/>
        <w:autoSpaceDE w:val="0"/>
        <w:autoSpaceDN w:val="0"/>
        <w:adjustRightInd w:val="0"/>
        <w:spacing w:line="360" w:lineRule="auto"/>
        <w:jc w:val="both"/>
        <w:rPr>
          <w:rFonts w:cs="Times New Roman"/>
          <w:color w:val="000000"/>
          <w:lang w:val="en-US"/>
        </w:rPr>
      </w:pPr>
    </w:p>
    <w:p w14:paraId="6929AA0D" w14:textId="017C9738" w:rsidR="001255C1" w:rsidRDefault="001255C1" w:rsidP="001255C1">
      <w:pPr>
        <w:pStyle w:val="Heading2"/>
      </w:pPr>
      <w:r>
        <w:t>3.3</w:t>
      </w:r>
      <w:r w:rsidRPr="00C30A88">
        <w:t xml:space="preserve"> </w:t>
      </w:r>
      <w:r>
        <w:t>Staging Investigations</w:t>
      </w:r>
    </w:p>
    <w:p w14:paraId="0FC0523E" w14:textId="77777777" w:rsidR="001255C1" w:rsidRPr="001255C1" w:rsidRDefault="001255C1" w:rsidP="001255C1"/>
    <w:p w14:paraId="71F5E534" w14:textId="0B9971A1" w:rsidR="001255C1" w:rsidRP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1255C1">
        <w:rPr>
          <w:rFonts w:cs="Times New Roman"/>
          <w:color w:val="000000"/>
          <w:lang w:val="en-US"/>
        </w:rPr>
        <w:t>Local staging should be as for common</w:t>
      </w:r>
      <w:r>
        <w:rPr>
          <w:rFonts w:cs="Times New Roman"/>
          <w:color w:val="000000"/>
          <w:lang w:val="en-US"/>
        </w:rPr>
        <w:t xml:space="preserve"> tumours at the anatomical site</w:t>
      </w:r>
      <w:r w:rsidRPr="001255C1">
        <w:rPr>
          <w:rFonts w:cs="Times New Roman"/>
          <w:color w:val="000000"/>
          <w:lang w:val="en-US"/>
        </w:rPr>
        <w:t xml:space="preserve"> and</w:t>
      </w:r>
      <w:r>
        <w:rPr>
          <w:rFonts w:cs="Times New Roman"/>
          <w:color w:val="000000"/>
          <w:lang w:val="en-US"/>
        </w:rPr>
        <w:t xml:space="preserve"> </w:t>
      </w:r>
      <w:r w:rsidRPr="001255C1">
        <w:rPr>
          <w:rFonts w:cs="Times New Roman"/>
          <w:color w:val="000000"/>
          <w:lang w:val="en-US"/>
        </w:rPr>
        <w:t>include:</w:t>
      </w:r>
    </w:p>
    <w:p w14:paraId="0166E8B1" w14:textId="310045C9" w:rsidR="001255C1" w:rsidRPr="001255C1" w:rsidRDefault="001255C1" w:rsidP="001255C1">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External inspection/examination</w:t>
      </w:r>
    </w:p>
    <w:p w14:paraId="63F977E2" w14:textId="25A99220" w:rsidR="001255C1" w:rsidRPr="001255C1" w:rsidRDefault="001255C1" w:rsidP="001255C1">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alpation of inguinal lymph nodes +/- US and FNA or core biopsy</w:t>
      </w:r>
    </w:p>
    <w:p w14:paraId="18A8F1D3" w14:textId="77777777" w:rsidR="001255C1" w:rsidRDefault="001255C1" w:rsidP="001255C1">
      <w:pPr>
        <w:widowControl w:val="0"/>
        <w:autoSpaceDE w:val="0"/>
        <w:autoSpaceDN w:val="0"/>
        <w:adjustRightInd w:val="0"/>
        <w:spacing w:line="360" w:lineRule="auto"/>
        <w:jc w:val="both"/>
        <w:rPr>
          <w:rFonts w:cs="Times New Roman"/>
          <w:color w:val="000000"/>
          <w:lang w:val="en-US"/>
        </w:rPr>
      </w:pPr>
    </w:p>
    <w:p w14:paraId="1AEFFD03" w14:textId="7D395783"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 In the case of anorectal mucosal melanoma, this should be supplemented with:</w:t>
      </w:r>
    </w:p>
    <w:p w14:paraId="1BDF390C" w14:textId="77777777" w:rsidR="001255C1" w:rsidRPr="001255C1" w:rsidRDefault="001255C1" w:rsidP="003B3CB2">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Digital examination</w:t>
      </w:r>
    </w:p>
    <w:p w14:paraId="5D9C4FF5" w14:textId="497E9DCB" w:rsidR="001255C1" w:rsidRPr="001255C1" w:rsidRDefault="001255C1" w:rsidP="003B3CB2">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 xml:space="preserve">Examination Under Anaesthetic </w:t>
      </w:r>
      <w:r w:rsidR="00513EBC">
        <w:rPr>
          <w:rFonts w:cs="Times New Roman"/>
          <w:color w:val="000000"/>
          <w:lang w:val="en-US"/>
        </w:rPr>
        <w:t>(</w:t>
      </w:r>
      <w:r w:rsidRPr="001255C1">
        <w:rPr>
          <w:rFonts w:cs="Times New Roman"/>
          <w:color w:val="000000"/>
          <w:lang w:val="en-US"/>
        </w:rPr>
        <w:t>EUA</w:t>
      </w:r>
      <w:r w:rsidR="00513EBC">
        <w:rPr>
          <w:rFonts w:cs="Times New Roman"/>
          <w:color w:val="000000"/>
          <w:lang w:val="en-US"/>
        </w:rPr>
        <w:t>)</w:t>
      </w:r>
    </w:p>
    <w:p w14:paraId="50B45899" w14:textId="77777777" w:rsidR="001255C1" w:rsidRDefault="001255C1" w:rsidP="003B3CB2">
      <w:pPr>
        <w:pStyle w:val="ListParagraph"/>
        <w:widowControl w:val="0"/>
        <w:numPr>
          <w:ilvl w:val="0"/>
          <w:numId w:val="10"/>
        </w:numPr>
        <w:autoSpaceDE w:val="0"/>
        <w:autoSpaceDN w:val="0"/>
        <w:adjustRightInd w:val="0"/>
        <w:spacing w:line="360" w:lineRule="auto"/>
        <w:jc w:val="both"/>
        <w:rPr>
          <w:rFonts w:cs="&gt;¯Tˇ"/>
          <w:color w:val="000000"/>
          <w:lang w:val="en-US"/>
        </w:rPr>
      </w:pPr>
      <w:r w:rsidRPr="001255C1">
        <w:rPr>
          <w:rFonts w:cs="&gt;¯Tˇ"/>
          <w:color w:val="000000"/>
          <w:lang w:val="en-US"/>
        </w:rPr>
        <w:t>Proctoscopy +/- flexible sigmoidoscopy</w:t>
      </w:r>
    </w:p>
    <w:p w14:paraId="4D174E8A" w14:textId="56936797" w:rsidR="001255C1" w:rsidRPr="001255C1" w:rsidRDefault="001255C1" w:rsidP="003B3CB2">
      <w:pPr>
        <w:pStyle w:val="ListParagraph"/>
        <w:widowControl w:val="0"/>
        <w:numPr>
          <w:ilvl w:val="0"/>
          <w:numId w:val="10"/>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M</w:t>
      </w:r>
      <w:r w:rsidR="009206BD">
        <w:rPr>
          <w:rFonts w:cs="Times New Roman"/>
          <w:color w:val="000000"/>
          <w:lang w:val="en-US"/>
        </w:rPr>
        <w:t xml:space="preserve">agnetic </w:t>
      </w:r>
      <w:r w:rsidRPr="001255C1">
        <w:rPr>
          <w:rFonts w:cs="Times New Roman"/>
          <w:color w:val="000000"/>
          <w:lang w:val="en-US"/>
        </w:rPr>
        <w:t>R</w:t>
      </w:r>
      <w:r w:rsidR="009206BD">
        <w:rPr>
          <w:rFonts w:cs="Times New Roman"/>
          <w:color w:val="000000"/>
          <w:lang w:val="en-US"/>
        </w:rPr>
        <w:t xml:space="preserve">esonance </w:t>
      </w:r>
      <w:r w:rsidRPr="001255C1">
        <w:rPr>
          <w:rFonts w:cs="Times New Roman"/>
          <w:color w:val="000000"/>
          <w:lang w:val="en-US"/>
        </w:rPr>
        <w:t>I</w:t>
      </w:r>
      <w:r w:rsidR="009206BD">
        <w:rPr>
          <w:rFonts w:cs="Times New Roman"/>
          <w:color w:val="000000"/>
          <w:lang w:val="en-US"/>
        </w:rPr>
        <w:t xml:space="preserve">maging </w:t>
      </w:r>
      <w:r w:rsidR="00513EBC">
        <w:rPr>
          <w:rFonts w:cs="Times New Roman"/>
          <w:color w:val="000000"/>
          <w:lang w:val="en-US"/>
        </w:rPr>
        <w:t>(</w:t>
      </w:r>
      <w:r w:rsidR="009206BD">
        <w:rPr>
          <w:rFonts w:cs="Times New Roman"/>
          <w:color w:val="000000"/>
          <w:lang w:val="en-US"/>
        </w:rPr>
        <w:t>MRI</w:t>
      </w:r>
      <w:r w:rsidR="00513EBC">
        <w:rPr>
          <w:rFonts w:cs="Times New Roman"/>
          <w:color w:val="000000"/>
          <w:lang w:val="en-US"/>
        </w:rPr>
        <w:t>)</w:t>
      </w:r>
      <w:r w:rsidRPr="001255C1">
        <w:rPr>
          <w:rFonts w:cs="Times New Roman"/>
          <w:color w:val="000000"/>
          <w:lang w:val="en-US"/>
        </w:rPr>
        <w:t xml:space="preserve"> pelvis</w:t>
      </w:r>
    </w:p>
    <w:p w14:paraId="03CA26A6" w14:textId="77777777" w:rsidR="001255C1" w:rsidRDefault="001255C1" w:rsidP="001255C1">
      <w:pPr>
        <w:widowControl w:val="0"/>
        <w:autoSpaceDE w:val="0"/>
        <w:autoSpaceDN w:val="0"/>
        <w:adjustRightInd w:val="0"/>
        <w:spacing w:line="360" w:lineRule="auto"/>
        <w:jc w:val="both"/>
        <w:rPr>
          <w:rFonts w:cs="Times New Roman"/>
          <w:color w:val="000000"/>
          <w:lang w:val="en-US"/>
        </w:rPr>
      </w:pPr>
    </w:p>
    <w:p w14:paraId="31B7C352" w14:textId="418AA8EE"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 In the case of vulvovaginal mucosal melanoma, this should be supplemented with:</w:t>
      </w:r>
    </w:p>
    <w:p w14:paraId="54622779" w14:textId="06EDCCBA" w:rsidR="001255C1" w:rsidRPr="002505B3" w:rsidRDefault="001255C1" w:rsidP="002505B3">
      <w:pPr>
        <w:pStyle w:val="ListParagraph"/>
        <w:widowControl w:val="0"/>
        <w:numPr>
          <w:ilvl w:val="0"/>
          <w:numId w:val="25"/>
        </w:numPr>
        <w:autoSpaceDE w:val="0"/>
        <w:autoSpaceDN w:val="0"/>
        <w:adjustRightInd w:val="0"/>
        <w:spacing w:line="360" w:lineRule="auto"/>
        <w:jc w:val="both"/>
        <w:rPr>
          <w:rFonts w:cs="Times New Roman"/>
          <w:color w:val="000000"/>
          <w:lang w:val="en-US"/>
        </w:rPr>
      </w:pPr>
      <w:r w:rsidRPr="002505B3">
        <w:rPr>
          <w:rFonts w:cs="Times New Roman"/>
          <w:color w:val="000000"/>
          <w:lang w:val="en-US"/>
        </w:rPr>
        <w:t xml:space="preserve">Clinical examination including speculum examination and EUA as necessary </w:t>
      </w:r>
    </w:p>
    <w:p w14:paraId="5DD4A354" w14:textId="369BAF34" w:rsidR="001255C1" w:rsidRPr="002505B3" w:rsidRDefault="001255C1" w:rsidP="002505B3">
      <w:pPr>
        <w:pStyle w:val="ListParagraph"/>
        <w:widowControl w:val="0"/>
        <w:numPr>
          <w:ilvl w:val="0"/>
          <w:numId w:val="25"/>
        </w:numPr>
        <w:autoSpaceDE w:val="0"/>
        <w:autoSpaceDN w:val="0"/>
        <w:adjustRightInd w:val="0"/>
        <w:spacing w:line="360" w:lineRule="auto"/>
        <w:jc w:val="both"/>
        <w:rPr>
          <w:rFonts w:cs="Times New Roman"/>
          <w:color w:val="000000"/>
          <w:lang w:val="en-US"/>
        </w:rPr>
      </w:pPr>
      <w:r w:rsidRPr="002505B3">
        <w:rPr>
          <w:rFonts w:cs="Times New Roman"/>
          <w:color w:val="000000"/>
          <w:lang w:val="en-US"/>
        </w:rPr>
        <w:t>Cystoscopy, if indicated clinically e.g. urethral involvement</w:t>
      </w:r>
    </w:p>
    <w:p w14:paraId="364FBD56" w14:textId="754AB2D8" w:rsidR="001255C1" w:rsidRPr="002505B3" w:rsidRDefault="001255C1" w:rsidP="002505B3">
      <w:pPr>
        <w:pStyle w:val="ListParagraph"/>
        <w:widowControl w:val="0"/>
        <w:numPr>
          <w:ilvl w:val="0"/>
          <w:numId w:val="25"/>
        </w:numPr>
        <w:autoSpaceDE w:val="0"/>
        <w:autoSpaceDN w:val="0"/>
        <w:adjustRightInd w:val="0"/>
        <w:spacing w:line="360" w:lineRule="auto"/>
        <w:jc w:val="both"/>
        <w:rPr>
          <w:rFonts w:cs="Times New Roman"/>
          <w:color w:val="000000"/>
          <w:lang w:val="en-US"/>
        </w:rPr>
      </w:pPr>
      <w:r w:rsidRPr="002505B3">
        <w:rPr>
          <w:rFonts w:cs="Times New Roman"/>
          <w:color w:val="000000"/>
          <w:lang w:val="en-US"/>
        </w:rPr>
        <w:t>MRI pelvis</w:t>
      </w:r>
    </w:p>
    <w:p w14:paraId="6BD3ABD2" w14:textId="77777777" w:rsidR="001255C1" w:rsidRDefault="001255C1" w:rsidP="001255C1">
      <w:pPr>
        <w:widowControl w:val="0"/>
        <w:autoSpaceDE w:val="0"/>
        <w:autoSpaceDN w:val="0"/>
        <w:adjustRightInd w:val="0"/>
        <w:spacing w:line="360" w:lineRule="auto"/>
        <w:jc w:val="both"/>
        <w:rPr>
          <w:rFonts w:cs="Times New Roman"/>
          <w:color w:val="000000"/>
          <w:lang w:val="en-US"/>
        </w:rPr>
      </w:pPr>
    </w:p>
    <w:p w14:paraId="0D197126" w14:textId="0C8421D3"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 In the case of penile mucosal melanoma, this should be supplemented with:</w:t>
      </w:r>
    </w:p>
    <w:p w14:paraId="1FA4A4B9" w14:textId="13A331F1" w:rsidR="001255C1" w:rsidRPr="001255C1" w:rsidRDefault="001255C1" w:rsidP="001255C1">
      <w:pPr>
        <w:pStyle w:val="ListParagraph"/>
        <w:widowControl w:val="0"/>
        <w:numPr>
          <w:ilvl w:val="0"/>
          <w:numId w:val="13"/>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 xml:space="preserve">Penile MRI with a pharmacologically-induced erection </w:t>
      </w:r>
      <w:r w:rsidR="009372F5">
        <w:rPr>
          <w:rFonts w:cs="Times New Roman"/>
          <w:color w:val="000000"/>
          <w:lang w:val="en-US"/>
        </w:rPr>
        <w:t>allows</w:t>
      </w:r>
      <w:r w:rsidRPr="001255C1">
        <w:rPr>
          <w:rFonts w:cs="Times New Roman"/>
          <w:color w:val="000000"/>
          <w:lang w:val="en-US"/>
        </w:rPr>
        <w:t xml:space="preserve"> surgical</w:t>
      </w:r>
      <w:r>
        <w:rPr>
          <w:rFonts w:cs="Times New Roman"/>
          <w:color w:val="000000"/>
          <w:lang w:val="en-US"/>
        </w:rPr>
        <w:t xml:space="preserve"> </w:t>
      </w:r>
      <w:r w:rsidRPr="001255C1">
        <w:rPr>
          <w:rFonts w:cs="Times New Roman"/>
          <w:color w:val="000000"/>
          <w:lang w:val="en-US"/>
        </w:rPr>
        <w:t>planning</w:t>
      </w:r>
      <w:r w:rsidR="009372F5" w:rsidRPr="009372F5">
        <w:rPr>
          <w:rFonts w:cs="Times New Roman"/>
          <w:color w:val="000000"/>
          <w:lang w:val="en-US"/>
        </w:rPr>
        <w:t xml:space="preserve"> </w:t>
      </w:r>
      <w:r w:rsidR="009372F5">
        <w:rPr>
          <w:rFonts w:cs="Times New Roman"/>
          <w:color w:val="000000"/>
          <w:lang w:val="en-US"/>
        </w:rPr>
        <w:t>and detects the proximity of the lesion to the distal corpus cavernosum</w:t>
      </w:r>
    </w:p>
    <w:p w14:paraId="2416749B" w14:textId="640F489A" w:rsidR="001255C1" w:rsidRDefault="001255C1" w:rsidP="001255C1">
      <w:pPr>
        <w:pStyle w:val="ListParagraph"/>
        <w:widowControl w:val="0"/>
        <w:numPr>
          <w:ilvl w:val="0"/>
          <w:numId w:val="13"/>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Cysto-urethroscopy, if urethral involvement or lesion close to the perimeatal area</w:t>
      </w:r>
    </w:p>
    <w:p w14:paraId="0D8FCC48" w14:textId="77777777" w:rsidR="001255C1" w:rsidRDefault="001255C1" w:rsidP="001255C1">
      <w:pPr>
        <w:widowControl w:val="0"/>
        <w:autoSpaceDE w:val="0"/>
        <w:autoSpaceDN w:val="0"/>
        <w:adjustRightInd w:val="0"/>
        <w:spacing w:line="360" w:lineRule="auto"/>
        <w:jc w:val="both"/>
        <w:rPr>
          <w:rFonts w:cs="Times New Roman"/>
          <w:color w:val="000000"/>
          <w:lang w:val="en-US"/>
        </w:rPr>
      </w:pPr>
    </w:p>
    <w:p w14:paraId="3B738837" w14:textId="71D0687B"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5. </w:t>
      </w:r>
      <w:r w:rsidRPr="001255C1">
        <w:rPr>
          <w:rFonts w:cs="Times New Roman"/>
          <w:color w:val="000000"/>
          <w:lang w:val="en-US"/>
        </w:rPr>
        <w:t>At presentation there should also be staging investigations looking for systemic disease and</w:t>
      </w:r>
      <w:r>
        <w:rPr>
          <w:rFonts w:cs="Times New Roman"/>
          <w:color w:val="000000"/>
          <w:lang w:val="en-US"/>
        </w:rPr>
        <w:t xml:space="preserve"> </w:t>
      </w:r>
      <w:r w:rsidRPr="001255C1">
        <w:rPr>
          <w:rFonts w:cs="Times New Roman"/>
          <w:color w:val="000000"/>
          <w:lang w:val="en-US"/>
        </w:rPr>
        <w:t>these are generic for all anatomical sites. They include C</w:t>
      </w:r>
      <w:r w:rsidR="001672CF">
        <w:rPr>
          <w:rFonts w:cs="Times New Roman"/>
          <w:color w:val="000000"/>
          <w:lang w:val="en-US"/>
        </w:rPr>
        <w:t xml:space="preserve">omputer </w:t>
      </w:r>
      <w:r w:rsidRPr="001255C1">
        <w:rPr>
          <w:rFonts w:cs="Times New Roman"/>
          <w:color w:val="000000"/>
          <w:lang w:val="en-US"/>
        </w:rPr>
        <w:t>T</w:t>
      </w:r>
      <w:r w:rsidR="001672CF">
        <w:rPr>
          <w:rFonts w:cs="Times New Roman"/>
          <w:color w:val="000000"/>
          <w:lang w:val="en-US"/>
        </w:rPr>
        <w:t xml:space="preserve">omography </w:t>
      </w:r>
      <w:r w:rsidR="00513EBC">
        <w:rPr>
          <w:rFonts w:cs="Times New Roman"/>
          <w:color w:val="000000"/>
          <w:lang w:val="en-US"/>
        </w:rPr>
        <w:t>(</w:t>
      </w:r>
      <w:r w:rsidR="001672CF">
        <w:rPr>
          <w:rFonts w:cs="Times New Roman"/>
          <w:color w:val="000000"/>
          <w:lang w:val="en-US"/>
        </w:rPr>
        <w:t>CT</w:t>
      </w:r>
      <w:r w:rsidR="00513EBC">
        <w:rPr>
          <w:rFonts w:cs="Times New Roman"/>
          <w:color w:val="000000"/>
          <w:lang w:val="en-US"/>
        </w:rPr>
        <w:t>)</w:t>
      </w:r>
      <w:r w:rsidRPr="001255C1">
        <w:rPr>
          <w:rFonts w:cs="Times New Roman"/>
          <w:color w:val="000000"/>
          <w:lang w:val="en-US"/>
        </w:rPr>
        <w:t xml:space="preserve"> of the thorax, abdomen, and pelvis</w:t>
      </w:r>
      <w:r>
        <w:rPr>
          <w:rFonts w:cs="Times New Roman"/>
          <w:color w:val="000000"/>
          <w:lang w:val="en-US"/>
        </w:rPr>
        <w:t xml:space="preserve"> </w:t>
      </w:r>
      <w:r w:rsidRPr="001255C1">
        <w:rPr>
          <w:rFonts w:cs="Times New Roman"/>
          <w:color w:val="000000"/>
          <w:lang w:val="en-US"/>
        </w:rPr>
        <w:t xml:space="preserve">including the groins. MRI or CT of </w:t>
      </w:r>
      <w:r>
        <w:rPr>
          <w:rFonts w:cs="Times New Roman"/>
          <w:color w:val="000000"/>
          <w:lang w:val="en-US"/>
        </w:rPr>
        <w:t xml:space="preserve">the </w:t>
      </w:r>
      <w:r w:rsidRPr="001255C1">
        <w:rPr>
          <w:rFonts w:cs="Times New Roman"/>
          <w:color w:val="000000"/>
          <w:lang w:val="en-US"/>
        </w:rPr>
        <w:t>brain</w:t>
      </w:r>
      <w:r>
        <w:rPr>
          <w:rFonts w:cs="Times New Roman"/>
          <w:color w:val="000000"/>
          <w:lang w:val="en-US"/>
        </w:rPr>
        <w:t xml:space="preserve"> should also be considered</w:t>
      </w:r>
      <w:r w:rsidRPr="001255C1">
        <w:rPr>
          <w:rFonts w:cs="Times New Roman"/>
          <w:color w:val="000000"/>
          <w:lang w:val="en-US"/>
        </w:rPr>
        <w:t>.</w:t>
      </w:r>
    </w:p>
    <w:p w14:paraId="136FA371" w14:textId="77777777" w:rsidR="001255C1" w:rsidRPr="001255C1" w:rsidRDefault="001255C1" w:rsidP="001255C1">
      <w:pPr>
        <w:widowControl w:val="0"/>
        <w:autoSpaceDE w:val="0"/>
        <w:autoSpaceDN w:val="0"/>
        <w:adjustRightInd w:val="0"/>
        <w:spacing w:line="360" w:lineRule="auto"/>
        <w:jc w:val="both"/>
        <w:rPr>
          <w:rFonts w:cs="Times New Roman"/>
          <w:color w:val="000000"/>
          <w:lang w:val="en-US"/>
        </w:rPr>
      </w:pPr>
    </w:p>
    <w:p w14:paraId="04438E21" w14:textId="0D50574E" w:rsid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6</w:t>
      </w:r>
      <w:r w:rsidRPr="001255C1">
        <w:rPr>
          <w:rFonts w:cs="Times New Roman"/>
          <w:color w:val="000000"/>
          <w:lang w:val="en-US"/>
        </w:rPr>
        <w:t>. If radical resection is being considered, P</w:t>
      </w:r>
      <w:r w:rsidR="00B25E33">
        <w:rPr>
          <w:rFonts w:cs="Times New Roman"/>
          <w:color w:val="000000"/>
          <w:lang w:val="en-US"/>
        </w:rPr>
        <w:t xml:space="preserve">ositron </w:t>
      </w:r>
      <w:r w:rsidRPr="001255C1">
        <w:rPr>
          <w:rFonts w:cs="Times New Roman"/>
          <w:color w:val="000000"/>
          <w:lang w:val="en-US"/>
        </w:rPr>
        <w:t>E</w:t>
      </w:r>
      <w:r w:rsidR="00B25E33">
        <w:rPr>
          <w:rFonts w:cs="Times New Roman"/>
          <w:color w:val="000000"/>
          <w:lang w:val="en-US"/>
        </w:rPr>
        <w:t xml:space="preserve">mission </w:t>
      </w:r>
      <w:r w:rsidRPr="001255C1">
        <w:rPr>
          <w:rFonts w:cs="Times New Roman"/>
          <w:color w:val="000000"/>
          <w:lang w:val="en-US"/>
        </w:rPr>
        <w:t>T</w:t>
      </w:r>
      <w:r w:rsidR="002A4645">
        <w:rPr>
          <w:rFonts w:cs="Times New Roman"/>
          <w:color w:val="000000"/>
          <w:lang w:val="en-US"/>
        </w:rPr>
        <w:t xml:space="preserve">omography </w:t>
      </w:r>
      <w:r w:rsidR="00513EBC">
        <w:rPr>
          <w:rFonts w:cs="Times New Roman"/>
          <w:color w:val="000000"/>
          <w:lang w:val="en-US"/>
        </w:rPr>
        <w:t>(</w:t>
      </w:r>
      <w:r w:rsidR="002A4645">
        <w:rPr>
          <w:rFonts w:cs="Times New Roman"/>
          <w:color w:val="000000"/>
          <w:lang w:val="en-US"/>
        </w:rPr>
        <w:t>PET</w:t>
      </w:r>
      <w:r w:rsidR="00513EBC">
        <w:rPr>
          <w:rFonts w:cs="Times New Roman"/>
          <w:color w:val="000000"/>
          <w:lang w:val="en-US"/>
        </w:rPr>
        <w:t>)</w:t>
      </w:r>
      <w:r w:rsidRPr="001255C1">
        <w:rPr>
          <w:rFonts w:cs="Times New Roman"/>
          <w:color w:val="000000"/>
          <w:lang w:val="en-US"/>
        </w:rPr>
        <w:t>-CT and MRI of the brain should be performed</w:t>
      </w:r>
      <w:r>
        <w:rPr>
          <w:rFonts w:cs="Times New Roman"/>
          <w:color w:val="000000"/>
          <w:lang w:val="en-US"/>
        </w:rPr>
        <w:t xml:space="preserve"> </w:t>
      </w:r>
      <w:r w:rsidRPr="001255C1">
        <w:rPr>
          <w:rFonts w:cs="Times New Roman"/>
          <w:color w:val="000000"/>
          <w:lang w:val="en-US"/>
        </w:rPr>
        <w:t>pre-operatively to exclude low volume metastatic disease.</w:t>
      </w:r>
    </w:p>
    <w:p w14:paraId="4487E0D2" w14:textId="77777777" w:rsidR="001255C1" w:rsidRPr="001255C1" w:rsidRDefault="001255C1" w:rsidP="001255C1">
      <w:pPr>
        <w:widowControl w:val="0"/>
        <w:autoSpaceDE w:val="0"/>
        <w:autoSpaceDN w:val="0"/>
        <w:adjustRightInd w:val="0"/>
        <w:spacing w:line="360" w:lineRule="auto"/>
        <w:jc w:val="both"/>
        <w:rPr>
          <w:rFonts w:cs="Times New Roman"/>
          <w:color w:val="000000"/>
          <w:lang w:val="en-US"/>
        </w:rPr>
      </w:pPr>
    </w:p>
    <w:p w14:paraId="2EB039BE" w14:textId="3F3E3549" w:rsidR="001255C1" w:rsidRPr="001255C1" w:rsidRDefault="001255C1" w:rsidP="001255C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7</w:t>
      </w:r>
      <w:r w:rsidRPr="001255C1">
        <w:rPr>
          <w:rFonts w:cs="Times New Roman"/>
          <w:color w:val="000000"/>
          <w:lang w:val="en-US"/>
        </w:rPr>
        <w:t>. The following histological features of the primary should be included in all reports:</w:t>
      </w:r>
    </w:p>
    <w:p w14:paraId="39A3F8E1" w14:textId="1BB64E75"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macroscopic size of the tumour</w:t>
      </w:r>
    </w:p>
    <w:p w14:paraId="628F94D2" w14:textId="765C84DD"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vertical tumour depth</w:t>
      </w:r>
    </w:p>
    <w:p w14:paraId="394D2843" w14:textId="2BA85BD2"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resence/absence of ulceration</w:t>
      </w:r>
    </w:p>
    <w:p w14:paraId="600E625D" w14:textId="377D73E5"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cytomorphological subtype (i.e. spindle, epithelioid, mixed)</w:t>
      </w:r>
    </w:p>
    <w:p w14:paraId="22E06354" w14:textId="39B371C8"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presence/absence of perineural and/or lymphovascular invasion</w:t>
      </w:r>
    </w:p>
    <w:p w14:paraId="51F2A052" w14:textId="0ADBD396" w:rsidR="001255C1" w:rsidRDefault="001255C1" w:rsidP="001255C1">
      <w:pPr>
        <w:pStyle w:val="ListParagraph"/>
        <w:widowControl w:val="0"/>
        <w:numPr>
          <w:ilvl w:val="0"/>
          <w:numId w:val="14"/>
        </w:numPr>
        <w:autoSpaceDE w:val="0"/>
        <w:autoSpaceDN w:val="0"/>
        <w:adjustRightInd w:val="0"/>
        <w:spacing w:line="360" w:lineRule="auto"/>
        <w:jc w:val="both"/>
        <w:rPr>
          <w:rFonts w:cs="Times New Roman"/>
          <w:color w:val="000000"/>
          <w:lang w:val="en-US"/>
        </w:rPr>
      </w:pPr>
      <w:r w:rsidRPr="001255C1">
        <w:rPr>
          <w:rFonts w:cs="Times New Roman"/>
          <w:color w:val="000000"/>
          <w:lang w:val="en-US"/>
        </w:rPr>
        <w:t>involvement of surrounding structures</w:t>
      </w:r>
    </w:p>
    <w:p w14:paraId="59D28FD2" w14:textId="1D607967" w:rsidR="001255C1" w:rsidRPr="001255C1" w:rsidRDefault="001255C1" w:rsidP="001255C1">
      <w:pPr>
        <w:pStyle w:val="ListParagraph"/>
        <w:widowControl w:val="0"/>
        <w:numPr>
          <w:ilvl w:val="0"/>
          <w:numId w:val="14"/>
        </w:numPr>
        <w:autoSpaceDE w:val="0"/>
        <w:autoSpaceDN w:val="0"/>
        <w:adjustRightInd w:val="0"/>
        <w:spacing w:line="360" w:lineRule="auto"/>
        <w:jc w:val="both"/>
        <w:rPr>
          <w:rFonts w:cs="&gt;¯Tˇ"/>
          <w:color w:val="000000"/>
          <w:lang w:val="en-US"/>
        </w:rPr>
      </w:pPr>
      <w:r w:rsidRPr="001255C1">
        <w:rPr>
          <w:rFonts w:cs="&gt;¯Tˇ"/>
          <w:color w:val="000000"/>
          <w:lang w:val="en-US"/>
        </w:rPr>
        <w:t>confirmation of the diagnosis of melanoma with immunostaining with a melanocytic marker</w:t>
      </w:r>
      <w:r w:rsidR="00413198">
        <w:rPr>
          <w:rFonts w:cs="&gt;¯Tˇ"/>
          <w:color w:val="000000"/>
          <w:lang w:val="en-US"/>
        </w:rPr>
        <w:t>, particularly to highlight the presence of any melanoma in situ disease bordering the invasive melanoma</w:t>
      </w:r>
    </w:p>
    <w:p w14:paraId="5D872791" w14:textId="1E54F111" w:rsidR="001255C1" w:rsidRDefault="001255C1" w:rsidP="001255C1">
      <w:pPr>
        <w:pStyle w:val="ListParagraph"/>
        <w:widowControl w:val="0"/>
        <w:numPr>
          <w:ilvl w:val="0"/>
          <w:numId w:val="14"/>
        </w:numPr>
        <w:autoSpaceDE w:val="0"/>
        <w:autoSpaceDN w:val="0"/>
        <w:adjustRightInd w:val="0"/>
        <w:spacing w:line="360" w:lineRule="auto"/>
        <w:jc w:val="both"/>
        <w:rPr>
          <w:rFonts w:cs="&gt;¯Tˇ"/>
          <w:color w:val="000000"/>
          <w:lang w:val="en-US"/>
        </w:rPr>
      </w:pPr>
      <w:r w:rsidRPr="001255C1">
        <w:rPr>
          <w:rFonts w:cs="&gt;¯Tˇ"/>
          <w:color w:val="000000"/>
          <w:lang w:val="en-US"/>
        </w:rPr>
        <w:t>involvement (or not) of surgical resection margins with either invasive melanoma or</w:t>
      </w:r>
      <w:r>
        <w:rPr>
          <w:rFonts w:cs="&gt;¯Tˇ"/>
          <w:color w:val="000000"/>
          <w:lang w:val="en-US"/>
        </w:rPr>
        <w:t xml:space="preserve"> </w:t>
      </w:r>
      <w:r w:rsidRPr="001255C1">
        <w:rPr>
          <w:rFonts w:cs="&gt;¯Tˇ"/>
          <w:color w:val="000000"/>
          <w:lang w:val="en-US"/>
        </w:rPr>
        <w:t>melanoma in situ: this may often require immunostaining with a melanocytic marker where</w:t>
      </w:r>
      <w:r>
        <w:rPr>
          <w:rFonts w:cs="&gt;¯Tˇ"/>
          <w:color w:val="000000"/>
          <w:lang w:val="en-US"/>
        </w:rPr>
        <w:t xml:space="preserve"> </w:t>
      </w:r>
      <w:r w:rsidRPr="001255C1">
        <w:rPr>
          <w:rFonts w:cs="&gt;¯Tˇ"/>
          <w:color w:val="000000"/>
          <w:lang w:val="en-US"/>
        </w:rPr>
        <w:t>there are surgery-induced artefacts</w:t>
      </w:r>
    </w:p>
    <w:p w14:paraId="3BB0DFE9" w14:textId="77777777" w:rsidR="001255C1" w:rsidRPr="001255C1" w:rsidRDefault="001255C1" w:rsidP="001255C1">
      <w:pPr>
        <w:pStyle w:val="ListParagraph"/>
        <w:widowControl w:val="0"/>
        <w:autoSpaceDE w:val="0"/>
        <w:autoSpaceDN w:val="0"/>
        <w:adjustRightInd w:val="0"/>
        <w:spacing w:line="360" w:lineRule="auto"/>
        <w:jc w:val="both"/>
        <w:rPr>
          <w:rFonts w:cs="&gt;¯Tˇ"/>
          <w:color w:val="000000"/>
          <w:lang w:val="en-US"/>
        </w:rPr>
      </w:pPr>
    </w:p>
    <w:p w14:paraId="0D277342" w14:textId="793A137E" w:rsidR="001255C1" w:rsidRDefault="001255C1" w:rsidP="001255C1">
      <w:pPr>
        <w:widowControl w:val="0"/>
        <w:autoSpaceDE w:val="0"/>
        <w:autoSpaceDN w:val="0"/>
        <w:adjustRightInd w:val="0"/>
        <w:spacing w:line="360" w:lineRule="auto"/>
        <w:jc w:val="both"/>
        <w:rPr>
          <w:rFonts w:cs="&gt;¯Tˇ"/>
          <w:color w:val="000000"/>
          <w:lang w:val="en-US"/>
        </w:rPr>
      </w:pPr>
      <w:r>
        <w:rPr>
          <w:rFonts w:cs="&gt;¯Tˇ"/>
          <w:color w:val="000000"/>
          <w:lang w:val="en-US"/>
        </w:rPr>
        <w:t>8</w:t>
      </w:r>
      <w:r w:rsidRPr="001255C1">
        <w:rPr>
          <w:rFonts w:cs="&gt;¯Tˇ"/>
          <w:color w:val="000000"/>
          <w:lang w:val="en-US"/>
        </w:rPr>
        <w:t>. Additional features such as presence/abs</w:t>
      </w:r>
      <w:r>
        <w:rPr>
          <w:rFonts w:cs="&gt;¯Tˇ"/>
          <w:color w:val="000000"/>
          <w:lang w:val="en-US"/>
        </w:rPr>
        <w:t xml:space="preserve">ence of pigmentation, </w:t>
      </w:r>
      <w:r w:rsidRPr="001255C1">
        <w:rPr>
          <w:rFonts w:cs="&gt;¯Tˇ"/>
          <w:color w:val="000000"/>
          <w:lang w:val="en-US"/>
        </w:rPr>
        <w:t>presence/absence of</w:t>
      </w:r>
      <w:r>
        <w:rPr>
          <w:rFonts w:cs="&gt;¯Tˇ"/>
          <w:color w:val="000000"/>
          <w:lang w:val="en-US"/>
        </w:rPr>
        <w:t xml:space="preserve"> </w:t>
      </w:r>
      <w:r w:rsidRPr="001255C1">
        <w:rPr>
          <w:rFonts w:cs="&gt;¯Tˇ"/>
          <w:color w:val="000000"/>
          <w:lang w:val="en-US"/>
        </w:rPr>
        <w:t>necrosis, presence/absence and the composition of an accompanying inflammatory infiltrate</w:t>
      </w:r>
      <w:r>
        <w:rPr>
          <w:rFonts w:cs="&gt;¯Tˇ"/>
          <w:color w:val="000000"/>
          <w:lang w:val="en-US"/>
        </w:rPr>
        <w:t xml:space="preserve"> </w:t>
      </w:r>
      <w:r w:rsidRPr="001255C1">
        <w:rPr>
          <w:rFonts w:cs="&gt;¯Tˇ"/>
          <w:color w:val="000000"/>
          <w:lang w:val="en-US"/>
        </w:rPr>
        <w:t>should also be noted</w:t>
      </w:r>
    </w:p>
    <w:p w14:paraId="440AB066" w14:textId="77777777" w:rsidR="001255C1" w:rsidRPr="001255C1" w:rsidRDefault="001255C1" w:rsidP="001255C1">
      <w:pPr>
        <w:widowControl w:val="0"/>
        <w:autoSpaceDE w:val="0"/>
        <w:autoSpaceDN w:val="0"/>
        <w:adjustRightInd w:val="0"/>
        <w:spacing w:line="360" w:lineRule="auto"/>
        <w:jc w:val="both"/>
        <w:rPr>
          <w:rFonts w:cs="&gt;¯Tˇ"/>
          <w:color w:val="000000"/>
          <w:lang w:val="en-US"/>
        </w:rPr>
      </w:pPr>
    </w:p>
    <w:p w14:paraId="5D57FA9F" w14:textId="671356BA" w:rsidR="001255C1" w:rsidRDefault="001255C1" w:rsidP="001255C1">
      <w:pPr>
        <w:widowControl w:val="0"/>
        <w:autoSpaceDE w:val="0"/>
        <w:autoSpaceDN w:val="0"/>
        <w:adjustRightInd w:val="0"/>
        <w:spacing w:line="360" w:lineRule="auto"/>
        <w:jc w:val="both"/>
        <w:rPr>
          <w:rFonts w:cs="&gt;¯Tˇ"/>
          <w:color w:val="000000"/>
          <w:lang w:val="en-US"/>
        </w:rPr>
      </w:pPr>
      <w:r>
        <w:rPr>
          <w:rFonts w:cs="&gt;¯Tˇ"/>
          <w:color w:val="000000"/>
          <w:lang w:val="en-US"/>
        </w:rPr>
        <w:t>9</w:t>
      </w:r>
      <w:r w:rsidRPr="001255C1">
        <w:rPr>
          <w:rFonts w:cs="&gt;¯Tˇ"/>
          <w:color w:val="000000"/>
          <w:lang w:val="en-US"/>
        </w:rPr>
        <w:t>. The presence/absence of lymph node/distant metastases should be recorded according</w:t>
      </w:r>
      <w:r>
        <w:rPr>
          <w:rFonts w:cs="&gt;¯Tˇ"/>
          <w:color w:val="000000"/>
          <w:lang w:val="en-US"/>
        </w:rPr>
        <w:t xml:space="preserve"> </w:t>
      </w:r>
      <w:r w:rsidRPr="001255C1">
        <w:rPr>
          <w:rFonts w:cs="&gt;¯Tˇ"/>
          <w:color w:val="000000"/>
          <w:lang w:val="en-US"/>
        </w:rPr>
        <w:t>to the anatomical site using th</w:t>
      </w:r>
      <w:r>
        <w:rPr>
          <w:rFonts w:cs="&gt;¯Tˇ"/>
          <w:color w:val="000000"/>
          <w:lang w:val="en-US"/>
        </w:rPr>
        <w:t xml:space="preserve">e ‘N’ and ‘M’ components of the </w:t>
      </w:r>
      <w:r w:rsidRPr="001255C1">
        <w:rPr>
          <w:rFonts w:cs="&gt;¯Tˇ"/>
          <w:color w:val="000000"/>
          <w:lang w:val="en-US"/>
        </w:rPr>
        <w:t>AJCC/TNM system, as if the</w:t>
      </w:r>
      <w:r>
        <w:rPr>
          <w:rFonts w:cs="&gt;¯Tˇ"/>
          <w:color w:val="000000"/>
          <w:lang w:val="en-US"/>
        </w:rPr>
        <w:t xml:space="preserve"> </w:t>
      </w:r>
      <w:r w:rsidRPr="001255C1">
        <w:rPr>
          <w:rFonts w:cs="&gt;¯Tˇ"/>
          <w:color w:val="000000"/>
          <w:lang w:val="en-US"/>
        </w:rPr>
        <w:t>melanoma were a carcinoma.</w:t>
      </w:r>
      <w:r w:rsidR="003251A3">
        <w:rPr>
          <w:rFonts w:cs="&gt;¯Tˇ"/>
          <w:color w:val="000000"/>
          <w:lang w:val="en-US"/>
        </w:rPr>
        <w:t xml:space="preserve"> Although site-specific staging is lacking from the 8</w:t>
      </w:r>
      <w:r w:rsidR="003251A3" w:rsidRPr="00DA6D0C">
        <w:rPr>
          <w:rFonts w:cs="&gt;¯Tˇ"/>
          <w:color w:val="000000"/>
          <w:vertAlign w:val="superscript"/>
          <w:lang w:val="en-US"/>
        </w:rPr>
        <w:t>th</w:t>
      </w:r>
      <w:r w:rsidR="003251A3">
        <w:rPr>
          <w:rFonts w:cs="&gt;¯Tˇ"/>
          <w:color w:val="000000"/>
          <w:lang w:val="en-US"/>
        </w:rPr>
        <w:t xml:space="preserve"> edition of the AJCC staging system, this is likely to be addressed in the 9</w:t>
      </w:r>
      <w:r w:rsidR="003251A3" w:rsidRPr="00DA6D0C">
        <w:rPr>
          <w:rFonts w:cs="&gt;¯Tˇ"/>
          <w:color w:val="000000"/>
          <w:vertAlign w:val="superscript"/>
          <w:lang w:val="en-US"/>
        </w:rPr>
        <w:t>th</w:t>
      </w:r>
      <w:r w:rsidR="003251A3">
        <w:rPr>
          <w:rFonts w:cs="&gt;¯Tˇ"/>
          <w:color w:val="000000"/>
          <w:lang w:val="en-US"/>
        </w:rPr>
        <w:t xml:space="preserve"> edition.</w:t>
      </w:r>
    </w:p>
    <w:p w14:paraId="3BC4B07E" w14:textId="77777777" w:rsidR="001255C1" w:rsidRDefault="001255C1" w:rsidP="001255C1">
      <w:pPr>
        <w:widowControl w:val="0"/>
        <w:autoSpaceDE w:val="0"/>
        <w:autoSpaceDN w:val="0"/>
        <w:adjustRightInd w:val="0"/>
        <w:spacing w:line="360" w:lineRule="auto"/>
        <w:jc w:val="both"/>
        <w:rPr>
          <w:rFonts w:cs="&gt;¯Tˇ"/>
          <w:color w:val="000000"/>
          <w:lang w:val="en-US"/>
        </w:rPr>
      </w:pPr>
    </w:p>
    <w:p w14:paraId="585FF189" w14:textId="5AFE0238" w:rsidR="001255C1" w:rsidRDefault="001255C1" w:rsidP="001255C1">
      <w:pPr>
        <w:pStyle w:val="Heading2"/>
      </w:pPr>
      <w:r>
        <w:t>3.4</w:t>
      </w:r>
      <w:r w:rsidRPr="00C30A88">
        <w:t xml:space="preserve"> </w:t>
      </w:r>
      <w:r>
        <w:t>Molecular Testing</w:t>
      </w:r>
    </w:p>
    <w:p w14:paraId="4922E6D3" w14:textId="77777777" w:rsidR="001255C1" w:rsidRPr="001255C1" w:rsidRDefault="001255C1" w:rsidP="001255C1"/>
    <w:p w14:paraId="03B3B2F6" w14:textId="66634A7F" w:rsidR="001255C1" w:rsidRDefault="001255C1" w:rsidP="001255C1">
      <w:pPr>
        <w:widowControl w:val="0"/>
        <w:autoSpaceDE w:val="0"/>
        <w:autoSpaceDN w:val="0"/>
        <w:adjustRightInd w:val="0"/>
        <w:spacing w:line="360" w:lineRule="auto"/>
        <w:jc w:val="both"/>
        <w:rPr>
          <w:rFonts w:cs="&gt;¯Tˇ"/>
          <w:lang w:val="en-US"/>
        </w:rPr>
      </w:pPr>
      <w:r w:rsidRPr="001255C1">
        <w:rPr>
          <w:rFonts w:cs="&gt;¯Tˇ"/>
          <w:lang w:val="en-US"/>
        </w:rPr>
        <w:t xml:space="preserve">1. Targetable mutations in </w:t>
      </w:r>
      <w:r w:rsidR="00C770C6">
        <w:rPr>
          <w:rFonts w:cs="&gt;¯Tˇ"/>
          <w:lang w:val="en-US"/>
        </w:rPr>
        <w:t xml:space="preserve">the gene </w:t>
      </w:r>
      <w:r w:rsidRPr="001255C1">
        <w:rPr>
          <w:rFonts w:cs="&gt;¯Tˇ"/>
          <w:lang w:val="en-US"/>
        </w:rPr>
        <w:t xml:space="preserve">BRAF </w:t>
      </w:r>
      <w:r w:rsidR="00C770C6">
        <w:rPr>
          <w:rFonts w:cs="&gt;¯Tˇ"/>
          <w:lang w:val="en-US"/>
        </w:rPr>
        <w:t xml:space="preserve">(chromosome 7q) </w:t>
      </w:r>
      <w:r w:rsidRPr="001255C1">
        <w:rPr>
          <w:rFonts w:cs="&gt;¯Tˇ"/>
          <w:lang w:val="en-US"/>
        </w:rPr>
        <w:t xml:space="preserve">have therapeutic </w:t>
      </w:r>
      <w:r w:rsidRPr="001255C1">
        <w:rPr>
          <w:rFonts w:cs="&gt;¯Tˇ"/>
          <w:lang w:val="en-US"/>
        </w:rPr>
        <w:lastRenderedPageBreak/>
        <w:t>significance in both the adjuvant and</w:t>
      </w:r>
      <w:r>
        <w:rPr>
          <w:rFonts w:cs="&gt;¯Tˇ"/>
          <w:lang w:val="en-US"/>
        </w:rPr>
        <w:t xml:space="preserve"> </w:t>
      </w:r>
      <w:r w:rsidRPr="001255C1">
        <w:rPr>
          <w:rFonts w:cs="&gt;¯Tˇ"/>
          <w:lang w:val="en-US"/>
        </w:rPr>
        <w:t>metastatic setting</w:t>
      </w:r>
      <w:r w:rsidR="00513EBC">
        <w:rPr>
          <w:rFonts w:cs="&gt;¯Tˇ"/>
          <w:lang w:val="en-US"/>
        </w:rPr>
        <w:t xml:space="preserve">s </w:t>
      </w:r>
      <w:r w:rsidR="00513EBC">
        <w:rPr>
          <w:rFonts w:cs="&gt;¯Tˇ"/>
          <w:lang w:val="en-US"/>
        </w:rPr>
        <w:fldChar w:fldCharType="begin">
          <w:fldData xml:space="preserve">PEVuZE5vdGU+PENpdGU+PEF1dGhvcj5Bc2NpZXJ0bzwvQXV0aG9yPjxZZWFyPjIwMTg8L1llYXI+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</w:fldData>
        </w:fldChar>
      </w:r>
      <w:r w:rsidR="004048DC">
        <w:rPr>
          <w:rFonts w:cs="&gt;¯Tˇ"/>
          <w:lang w:val="en-US"/>
        </w:rPr>
        <w:instrText xml:space="preserve"> ADDIN EN.CITE </w:instrText>
      </w:r>
      <w:r w:rsidR="004048DC">
        <w:rPr>
          <w:rFonts w:cs="&gt;¯Tˇ"/>
          <w:lang w:val="en-US"/>
        </w:rPr>
        <w:fldChar w:fldCharType="begin">
          <w:fldData xml:space="preserve">PEVuZE5vdGU+PENpdGU+PEF1dGhvcj5Bc2NpZXJ0bzwvQXV0aG9yPjxZZWFyPjIwMTg8L1llYXI+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</w:fldData>
        </w:fldChar>
      </w:r>
      <w:r w:rsidR="004048DC">
        <w:rPr>
          <w:rFonts w:cs="&gt;¯Tˇ"/>
          <w:lang w:val="en-US"/>
        </w:rPr>
        <w:instrText xml:space="preserve"> ADDIN EN.CITE.DATA </w:instrText>
      </w:r>
      <w:r w:rsidR="004048DC">
        <w:rPr>
          <w:rFonts w:cs="&gt;¯Tˇ"/>
          <w:lang w:val="en-US"/>
        </w:rPr>
      </w:r>
      <w:r w:rsidR="004048DC">
        <w:rPr>
          <w:rFonts w:cs="&gt;¯Tˇ"/>
          <w:lang w:val="en-US"/>
        </w:rPr>
        <w:fldChar w:fldCharType="end"/>
      </w:r>
      <w:r w:rsidR="00513EBC">
        <w:rPr>
          <w:rFonts w:cs="&gt;¯Tˇ"/>
          <w:lang w:val="en-US"/>
        </w:rPr>
      </w:r>
      <w:r w:rsidR="00513EBC">
        <w:rPr>
          <w:rFonts w:cs="&gt;¯Tˇ"/>
          <w:lang w:val="en-US"/>
        </w:rPr>
        <w:fldChar w:fldCharType="separate"/>
      </w:r>
      <w:r w:rsidR="004048DC" w:rsidRPr="004048DC">
        <w:rPr>
          <w:rFonts w:cs="&gt;¯Tˇ"/>
          <w:noProof/>
          <w:vertAlign w:val="superscript"/>
          <w:lang w:val="en-US"/>
        </w:rPr>
        <w:t>13, 14</w:t>
      </w:r>
      <w:r w:rsidR="00513EBC">
        <w:rPr>
          <w:rFonts w:cs="&gt;¯Tˇ"/>
          <w:lang w:val="en-US"/>
        </w:rPr>
        <w:fldChar w:fldCharType="end"/>
      </w:r>
      <w:r w:rsidRPr="001255C1">
        <w:rPr>
          <w:rFonts w:cs="&gt;¯Tˇ"/>
          <w:lang w:val="en-US"/>
        </w:rPr>
        <w:t xml:space="preserve">. Similarly, some activating mutations </w:t>
      </w:r>
      <w:r w:rsidR="00AD2612">
        <w:rPr>
          <w:rFonts w:cs="&gt;¯Tˇ"/>
          <w:lang w:val="en-US"/>
        </w:rPr>
        <w:t xml:space="preserve">in </w:t>
      </w:r>
      <w:r w:rsidR="00AD2612" w:rsidRPr="00513EBC">
        <w:rPr>
          <w:rFonts w:cs="&gt;¯Tˇ"/>
          <w:i/>
          <w:lang w:val="en-US"/>
        </w:rPr>
        <w:t>c</w:t>
      </w:r>
      <w:r w:rsidR="003A015B" w:rsidRPr="00513EBC">
        <w:rPr>
          <w:rFonts w:cs="&gt;¯Tˇ"/>
          <w:i/>
          <w:lang w:val="en-US"/>
        </w:rPr>
        <w:t>-KIT</w:t>
      </w:r>
      <w:r w:rsidR="003A015B">
        <w:rPr>
          <w:rFonts w:cs="&gt;¯Tˇ"/>
          <w:lang w:val="en-US"/>
        </w:rPr>
        <w:t xml:space="preserve"> </w:t>
      </w:r>
      <w:r w:rsidR="00446C4D">
        <w:rPr>
          <w:rFonts w:cs="&gt;¯Tˇ"/>
          <w:lang w:val="en-US"/>
        </w:rPr>
        <w:t xml:space="preserve">(chromosome 4q) </w:t>
      </w:r>
      <w:r w:rsidRPr="001255C1">
        <w:rPr>
          <w:rFonts w:cs="&gt;¯Tˇ"/>
          <w:lang w:val="en-US"/>
        </w:rPr>
        <w:t>can be targeted and result in</w:t>
      </w:r>
      <w:r>
        <w:rPr>
          <w:rFonts w:cs="&gt;¯Tˇ"/>
          <w:lang w:val="en-US"/>
        </w:rPr>
        <w:t xml:space="preserve"> </w:t>
      </w:r>
      <w:r w:rsidRPr="001255C1">
        <w:rPr>
          <w:rFonts w:cs="&gt;¯Tˇ"/>
          <w:lang w:val="en-US"/>
        </w:rPr>
        <w:t>tumour responses</w:t>
      </w:r>
      <w:r w:rsidR="00120D7B">
        <w:rPr>
          <w:rFonts w:cs="&gt;¯Tˇ"/>
          <w:lang w:val="en-US"/>
        </w:rPr>
        <w:t xml:space="preserve"> </w:t>
      </w:r>
      <w:r w:rsidR="00513EBC">
        <w:rPr>
          <w:rFonts w:cs="&gt;¯Tˇ"/>
          <w:lang w:val="en-US"/>
        </w:rPr>
        <w:fldChar w:fldCharType="begin">
          <w:fldData xml:space="preserve">PEVuZE5vdGU+PENpdGU+PEF1dGhvcj5Qb250aTwvQXV0aG9yPjxZZWFyPjIwMTc8L1llYXI+PFJl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</w:fldData>
        </w:fldChar>
      </w:r>
      <w:r w:rsidR="004048DC">
        <w:rPr>
          <w:rFonts w:cs="&gt;¯Tˇ"/>
          <w:lang w:val="en-US"/>
        </w:rPr>
        <w:instrText xml:space="preserve"> ADDIN EN.CITE </w:instrText>
      </w:r>
      <w:r w:rsidR="004048DC">
        <w:rPr>
          <w:rFonts w:cs="&gt;¯Tˇ"/>
          <w:lang w:val="en-US"/>
        </w:rPr>
        <w:fldChar w:fldCharType="begin">
          <w:fldData xml:space="preserve">PEVuZE5vdGU+PENpdGU+PEF1dGhvcj5Qb250aTwvQXV0aG9yPjxZZWFyPjIwMTc8L1llYXI+PFJl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</w:fldData>
        </w:fldChar>
      </w:r>
      <w:r w:rsidR="004048DC">
        <w:rPr>
          <w:rFonts w:cs="&gt;¯Tˇ"/>
          <w:lang w:val="en-US"/>
        </w:rPr>
        <w:instrText xml:space="preserve"> ADDIN EN.CITE.DATA </w:instrText>
      </w:r>
      <w:r w:rsidR="004048DC">
        <w:rPr>
          <w:rFonts w:cs="&gt;¯Tˇ"/>
          <w:lang w:val="en-US"/>
        </w:rPr>
      </w:r>
      <w:r w:rsidR="004048DC">
        <w:rPr>
          <w:rFonts w:cs="&gt;¯Tˇ"/>
          <w:lang w:val="en-US"/>
        </w:rPr>
        <w:fldChar w:fldCharType="end"/>
      </w:r>
      <w:r w:rsidR="00513EBC">
        <w:rPr>
          <w:rFonts w:cs="&gt;¯Tˇ"/>
          <w:lang w:val="en-US"/>
        </w:rPr>
      </w:r>
      <w:r w:rsidR="00513EBC">
        <w:rPr>
          <w:rFonts w:cs="&gt;¯Tˇ"/>
          <w:lang w:val="en-US"/>
        </w:rPr>
        <w:fldChar w:fldCharType="separate"/>
      </w:r>
      <w:r w:rsidR="004048DC" w:rsidRPr="004048DC">
        <w:rPr>
          <w:rFonts w:cs="&gt;¯Tˇ"/>
          <w:noProof/>
          <w:vertAlign w:val="superscript"/>
          <w:lang w:val="en-US"/>
        </w:rPr>
        <w:t>14</w:t>
      </w:r>
      <w:r w:rsidR="00513EBC">
        <w:rPr>
          <w:rFonts w:cs="&gt;¯Tˇ"/>
          <w:lang w:val="en-US"/>
        </w:rPr>
        <w:fldChar w:fldCharType="end"/>
      </w:r>
      <w:r w:rsidRPr="001255C1">
        <w:rPr>
          <w:rFonts w:cs="&gt;¯Tˇ"/>
          <w:lang w:val="en-US"/>
        </w:rPr>
        <w:t>. Molecular analysis for mutations in both these genes should be performed</w:t>
      </w:r>
      <w:r>
        <w:rPr>
          <w:rFonts w:cs="&gt;¯Tˇ"/>
          <w:lang w:val="en-US"/>
        </w:rPr>
        <w:t xml:space="preserve"> </w:t>
      </w:r>
      <w:r w:rsidRPr="001255C1">
        <w:rPr>
          <w:rFonts w:cs="&gt;¯Tˇ"/>
          <w:lang w:val="en-US"/>
        </w:rPr>
        <w:t>routinely. Others genes that are known to be mutated in mucosal melanoma</w:t>
      </w:r>
      <w:r w:rsidR="009A45A1">
        <w:rPr>
          <w:rFonts w:cs="&gt;¯Tˇ"/>
          <w:lang w:val="en-US"/>
        </w:rPr>
        <w:t xml:space="preserve"> -</w:t>
      </w:r>
      <w:r w:rsidR="00120D7B">
        <w:rPr>
          <w:rFonts w:cs="&gt;¯Tˇ"/>
          <w:lang w:val="en-US"/>
        </w:rPr>
        <w:t xml:space="preserve"> </w:t>
      </w:r>
      <w:r w:rsidR="009A45A1">
        <w:rPr>
          <w:rFonts w:cs="&gt;¯Tˇ"/>
          <w:lang w:val="en-US"/>
        </w:rPr>
        <w:t xml:space="preserve">e.g. the </w:t>
      </w:r>
      <w:r w:rsidR="009A45A1" w:rsidRPr="00513EBC">
        <w:rPr>
          <w:rFonts w:cs="&gt;¯Tˇ"/>
          <w:i/>
          <w:lang w:val="en-US"/>
        </w:rPr>
        <w:t>RAS</w:t>
      </w:r>
      <w:r w:rsidR="009A45A1">
        <w:rPr>
          <w:rFonts w:cs="&gt;¯Tˇ"/>
          <w:lang w:val="en-US"/>
        </w:rPr>
        <w:t xml:space="preserve"> family</w:t>
      </w:r>
      <w:r w:rsidR="00AE1D42">
        <w:rPr>
          <w:rFonts w:cs="&gt;¯Tˇ"/>
          <w:lang w:val="en-US"/>
        </w:rPr>
        <w:t xml:space="preserve">, </w:t>
      </w:r>
      <w:r w:rsidR="009A45A1" w:rsidRPr="00513EBC">
        <w:rPr>
          <w:rFonts w:cs="&gt;¯Tˇ"/>
          <w:i/>
          <w:lang w:val="en-US"/>
        </w:rPr>
        <w:t>NF1</w:t>
      </w:r>
      <w:r w:rsidR="00AE1D42">
        <w:rPr>
          <w:rFonts w:cs="&gt;¯Tˇ"/>
          <w:i/>
          <w:lang w:val="en-US"/>
        </w:rPr>
        <w:t xml:space="preserve"> </w:t>
      </w:r>
      <w:r w:rsidR="00AE1D42" w:rsidRPr="00513EBC">
        <w:rPr>
          <w:rFonts w:cs="&gt;¯Tˇ"/>
          <w:lang w:val="en-US"/>
        </w:rPr>
        <w:t>and rarely in</w:t>
      </w:r>
      <w:r w:rsidR="00AD2612">
        <w:rPr>
          <w:rFonts w:cs="&gt;¯Tˇ"/>
          <w:lang w:val="en-US"/>
        </w:rPr>
        <w:t xml:space="preserve"> </w:t>
      </w:r>
      <w:r w:rsidR="00AD2612" w:rsidRPr="00513EBC">
        <w:rPr>
          <w:rFonts w:cs="&gt;¯Tˇ"/>
          <w:i/>
          <w:lang w:val="en-US"/>
        </w:rPr>
        <w:t>GNAQ</w:t>
      </w:r>
      <w:r w:rsidR="00AD2612">
        <w:rPr>
          <w:rFonts w:cs="&gt;¯Tˇ"/>
          <w:lang w:val="en-US"/>
        </w:rPr>
        <w:t xml:space="preserve"> and </w:t>
      </w:r>
      <w:r w:rsidR="00AD2612" w:rsidRPr="00513EBC">
        <w:rPr>
          <w:rFonts w:cs="&gt;¯Tˇ"/>
          <w:i/>
          <w:lang w:val="en-US"/>
        </w:rPr>
        <w:t>GNA11</w:t>
      </w:r>
      <w:r w:rsidR="001015CD">
        <w:rPr>
          <w:rFonts w:cs="&gt;¯Tˇ"/>
          <w:lang w:val="en-US"/>
        </w:rPr>
        <w:t xml:space="preserve"> - </w:t>
      </w:r>
      <w:r w:rsidRPr="001255C1">
        <w:rPr>
          <w:rFonts w:cs="&gt;¯Tˇ"/>
          <w:lang w:val="en-US"/>
        </w:rPr>
        <w:t>should also</w:t>
      </w:r>
      <w:r>
        <w:rPr>
          <w:rFonts w:cs="&gt;¯Tˇ"/>
          <w:lang w:val="en-US"/>
        </w:rPr>
        <w:t xml:space="preserve"> </w:t>
      </w:r>
      <w:r w:rsidRPr="001255C1">
        <w:rPr>
          <w:rFonts w:cs="&gt;¯Tˇ"/>
          <w:lang w:val="en-US"/>
        </w:rPr>
        <w:t>be part of any molecular diagnostic panel</w:t>
      </w:r>
      <w:r w:rsidR="001015CD">
        <w:rPr>
          <w:rFonts w:cs="&gt;¯Tˇ"/>
          <w:lang w:val="en-US"/>
        </w:rPr>
        <w:t xml:space="preserve"> </w:t>
      </w:r>
      <w:r w:rsidR="001015CD">
        <w:rPr>
          <w:rFonts w:cs="&gt;¯Tˇ"/>
          <w:lang w:val="en-US"/>
        </w:rPr>
        <w:fldChar w:fldCharType="begin">
          <w:fldData xml:space="preserve">PEVuZE5vdGU+PENpdGU+PEF1dGhvcj5SYWJiaWU8L0F1dGhvcj48WWVhcj4yMDE5PC9ZZWFyPjxS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=
</w:fldData>
        </w:fldChar>
      </w:r>
      <w:r w:rsidR="004048DC">
        <w:rPr>
          <w:rFonts w:cs="&gt;¯Tˇ"/>
          <w:lang w:val="en-US"/>
        </w:rPr>
        <w:instrText xml:space="preserve"> ADDIN EN.CITE </w:instrText>
      </w:r>
      <w:r w:rsidR="004048DC">
        <w:rPr>
          <w:rFonts w:cs="&gt;¯Tˇ"/>
          <w:lang w:val="en-US"/>
        </w:rPr>
        <w:fldChar w:fldCharType="begin">
          <w:fldData xml:space="preserve">PEVuZE5vdGU+PENpdGU+PEF1dGhvcj5SYWJiaWU8L0F1dGhvcj48WWVhcj4yMDE5PC9ZZWFyPjxS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=
</w:fldData>
        </w:fldChar>
      </w:r>
      <w:r w:rsidR="004048DC">
        <w:rPr>
          <w:rFonts w:cs="&gt;¯Tˇ"/>
          <w:lang w:val="en-US"/>
        </w:rPr>
        <w:instrText xml:space="preserve"> ADDIN EN.CITE.DATA </w:instrText>
      </w:r>
      <w:r w:rsidR="004048DC">
        <w:rPr>
          <w:rFonts w:cs="&gt;¯Tˇ"/>
          <w:lang w:val="en-US"/>
        </w:rPr>
      </w:r>
      <w:r w:rsidR="004048DC">
        <w:rPr>
          <w:rFonts w:cs="&gt;¯Tˇ"/>
          <w:lang w:val="en-US"/>
        </w:rPr>
        <w:fldChar w:fldCharType="end"/>
      </w:r>
      <w:r w:rsidR="001015CD">
        <w:rPr>
          <w:rFonts w:cs="&gt;¯Tˇ"/>
          <w:lang w:val="en-US"/>
        </w:rPr>
      </w:r>
      <w:r w:rsidR="001015CD">
        <w:rPr>
          <w:rFonts w:cs="&gt;¯Tˇ"/>
          <w:lang w:val="en-US"/>
        </w:rPr>
        <w:fldChar w:fldCharType="separate"/>
      </w:r>
      <w:r w:rsidR="004048DC" w:rsidRPr="004048DC">
        <w:rPr>
          <w:rFonts w:cs="&gt;¯Tˇ"/>
          <w:noProof/>
          <w:vertAlign w:val="superscript"/>
          <w:lang w:val="en-US"/>
        </w:rPr>
        <w:t>15</w:t>
      </w:r>
      <w:r w:rsidR="001015CD">
        <w:rPr>
          <w:rFonts w:cs="&gt;¯Tˇ"/>
          <w:lang w:val="en-US"/>
        </w:rPr>
        <w:fldChar w:fldCharType="end"/>
      </w:r>
      <w:r w:rsidRPr="001255C1">
        <w:rPr>
          <w:rFonts w:cs="&gt;¯Tˇ"/>
          <w:lang w:val="en-US"/>
        </w:rPr>
        <w:t>. In the future</w:t>
      </w:r>
      <w:r w:rsidR="00974152">
        <w:rPr>
          <w:rFonts w:cs="&gt;¯Tˇ"/>
          <w:lang w:val="en-US"/>
        </w:rPr>
        <w:t>,</w:t>
      </w:r>
      <w:r>
        <w:rPr>
          <w:rFonts w:cs="&gt;¯Tˇ"/>
          <w:lang w:val="en-US"/>
        </w:rPr>
        <w:t xml:space="preserve"> </w:t>
      </w:r>
      <w:r w:rsidRPr="001255C1">
        <w:rPr>
          <w:rFonts w:cs="&gt;¯Tˇ"/>
          <w:lang w:val="en-US"/>
        </w:rPr>
        <w:t>mutations in these and possibly other genes may be of clinical relevance or allow entry into</w:t>
      </w:r>
      <w:r>
        <w:rPr>
          <w:rFonts w:cs="&gt;¯Tˇ"/>
          <w:lang w:val="en-US"/>
        </w:rPr>
        <w:t xml:space="preserve"> </w:t>
      </w:r>
      <w:r w:rsidRPr="001255C1">
        <w:rPr>
          <w:rFonts w:cs="&gt;¯Tˇ"/>
          <w:lang w:val="en-US"/>
        </w:rPr>
        <w:t>clinical trials</w:t>
      </w:r>
      <w:r w:rsidR="00974152">
        <w:rPr>
          <w:rFonts w:cs="&gt;¯Tˇ"/>
          <w:lang w:val="en-US"/>
        </w:rPr>
        <w:t>,</w:t>
      </w:r>
      <w:r w:rsidRPr="001255C1">
        <w:rPr>
          <w:rFonts w:cs="&gt;¯Tˇ"/>
          <w:lang w:val="en-US"/>
        </w:rPr>
        <w:t xml:space="preserve"> and these should always be </w:t>
      </w:r>
      <w:r w:rsidR="00974152">
        <w:rPr>
          <w:rFonts w:cs="&gt;¯Tˇ"/>
          <w:lang w:val="en-US"/>
        </w:rPr>
        <w:t>ev</w:t>
      </w:r>
      <w:r w:rsidR="00821695">
        <w:rPr>
          <w:rFonts w:cs="&gt;¯Tˇ"/>
          <w:lang w:val="en-US"/>
        </w:rPr>
        <w:t>a</w:t>
      </w:r>
      <w:r w:rsidR="00974152">
        <w:rPr>
          <w:rFonts w:cs="&gt;¯Tˇ"/>
          <w:lang w:val="en-US"/>
        </w:rPr>
        <w:t>luated</w:t>
      </w:r>
      <w:r w:rsidRPr="001255C1">
        <w:rPr>
          <w:rFonts w:cs="&gt;¯Tˇ"/>
          <w:lang w:val="en-US"/>
        </w:rPr>
        <w:t>. Molecular testing should occur as soon</w:t>
      </w:r>
      <w:r>
        <w:rPr>
          <w:rFonts w:cs="&gt;¯Tˇ"/>
          <w:lang w:val="en-US"/>
        </w:rPr>
        <w:t xml:space="preserve"> </w:t>
      </w:r>
      <w:r w:rsidRPr="001255C1">
        <w:rPr>
          <w:rFonts w:cs="&gt;¯Tˇ"/>
          <w:lang w:val="en-US"/>
        </w:rPr>
        <w:t>as practical, ideally at the time of first diagnosis</w:t>
      </w:r>
      <w:r w:rsidR="001E21D8">
        <w:rPr>
          <w:rFonts w:cs="&gt;¯Tˇ"/>
          <w:lang w:val="en-US"/>
        </w:rPr>
        <w:t xml:space="preserve"> and in an experienced genomic laboratory</w:t>
      </w:r>
      <w:r w:rsidRPr="001255C1">
        <w:rPr>
          <w:rFonts w:cs="&gt;¯Tˇ"/>
          <w:lang w:val="en-US"/>
        </w:rPr>
        <w:t>.</w:t>
      </w:r>
    </w:p>
    <w:p w14:paraId="6541C60C" w14:textId="77C4B846" w:rsidR="00531271" w:rsidRDefault="00531271" w:rsidP="001255C1">
      <w:pPr>
        <w:widowControl w:val="0"/>
        <w:autoSpaceDE w:val="0"/>
        <w:autoSpaceDN w:val="0"/>
        <w:adjustRightInd w:val="0"/>
        <w:spacing w:line="360" w:lineRule="auto"/>
        <w:jc w:val="both"/>
        <w:rPr>
          <w:rFonts w:cs="&gt;¯Tˇ"/>
          <w:lang w:val="en-US"/>
        </w:rPr>
      </w:pPr>
      <w:r>
        <w:rPr>
          <w:rFonts w:cs="&gt;¯Tˇ"/>
          <w:lang w:val="en-US"/>
        </w:rPr>
        <w:t xml:space="preserve">   </w:t>
      </w:r>
    </w:p>
    <w:p w14:paraId="0DF12929" w14:textId="77777777" w:rsidR="00531271" w:rsidRDefault="00531271" w:rsidP="001255C1">
      <w:pPr>
        <w:widowControl w:val="0"/>
        <w:autoSpaceDE w:val="0"/>
        <w:autoSpaceDN w:val="0"/>
        <w:adjustRightInd w:val="0"/>
        <w:spacing w:line="360" w:lineRule="auto"/>
        <w:jc w:val="both"/>
        <w:rPr>
          <w:rFonts w:cs="&gt;¯Tˇ"/>
          <w:lang w:val="en-US"/>
        </w:rPr>
      </w:pPr>
    </w:p>
    <w:p w14:paraId="5A97A476" w14:textId="1DC51243" w:rsidR="00531271" w:rsidRDefault="00531271" w:rsidP="00531271">
      <w:pPr>
        <w:pStyle w:val="Heading2"/>
        <w:spacing w:line="360" w:lineRule="auto"/>
      </w:pPr>
      <w:r>
        <w:t>3.5</w:t>
      </w:r>
      <w:r w:rsidRPr="00C30A88">
        <w:t xml:space="preserve"> </w:t>
      </w:r>
      <w:r>
        <w:t>Surgery</w:t>
      </w:r>
    </w:p>
    <w:p w14:paraId="7144FE63" w14:textId="77777777" w:rsidR="00531271" w:rsidRDefault="00531271" w:rsidP="00531271">
      <w:pPr>
        <w:spacing w:line="360" w:lineRule="auto"/>
      </w:pPr>
    </w:p>
    <w:p w14:paraId="27872AA1" w14:textId="3D2EF697" w:rsidR="00531271" w:rsidRDefault="00531271" w:rsidP="00531271">
      <w:pPr>
        <w:spacing w:line="360" w:lineRule="auto"/>
        <w:jc w:val="both"/>
      </w:pPr>
      <w:r>
        <w:t xml:space="preserve">In all cases, resectability should be assessed by site specific investigations outlined in the Staging Investigations section above. </w:t>
      </w:r>
      <w:r w:rsidRPr="00531271">
        <w:rPr>
          <w:rFonts w:cs="Times New Roman"/>
          <w:color w:val="000000"/>
          <w:lang w:val="en-US"/>
        </w:rPr>
        <w:t xml:space="preserve">If radical resection (e.g. an abdominoperineal resection </w:t>
      </w:r>
      <w:r w:rsidR="001015CD">
        <w:rPr>
          <w:rFonts w:cs="Times New Roman"/>
          <w:color w:val="000000"/>
          <w:lang w:val="en-US"/>
        </w:rPr>
        <w:t>(</w:t>
      </w:r>
      <w:r w:rsidRPr="00531271">
        <w:rPr>
          <w:rFonts w:cs="Times New Roman"/>
          <w:color w:val="000000"/>
          <w:lang w:val="en-US"/>
        </w:rPr>
        <w:t>APR</w:t>
      </w:r>
      <w:r w:rsidR="001015CD">
        <w:rPr>
          <w:rFonts w:cs="Times New Roman"/>
          <w:color w:val="000000"/>
          <w:lang w:val="en-US"/>
        </w:rPr>
        <w:t>)</w:t>
      </w:r>
      <w:r>
        <w:rPr>
          <w:rFonts w:cs="Times New Roman"/>
          <w:color w:val="000000"/>
          <w:lang w:val="en-US"/>
        </w:rPr>
        <w:t xml:space="preserve">, </w:t>
      </w:r>
      <w:r w:rsidRPr="00531271">
        <w:rPr>
          <w:rFonts w:cs="Times New Roman"/>
          <w:color w:val="000000"/>
          <w:lang w:val="en-US"/>
        </w:rPr>
        <w:t>an exenteration) is being considered, PET-CT and MRI of the brain</w:t>
      </w:r>
    </w:p>
    <w:p w14:paraId="4492266E" w14:textId="77777777" w:rsidR="00531271" w:rsidRDefault="00531271" w:rsidP="00531271">
      <w:pPr>
        <w:spacing w:line="360" w:lineRule="auto"/>
      </w:pPr>
    </w:p>
    <w:p w14:paraId="554277F4" w14:textId="22C63D75" w:rsidR="00531271" w:rsidRPr="00C30A88" w:rsidRDefault="00531271" w:rsidP="00531271">
      <w:pPr>
        <w:pStyle w:val="Heading3"/>
        <w:spacing w:line="360" w:lineRule="auto"/>
      </w:pPr>
      <w:r>
        <w:t>3.5</w:t>
      </w:r>
      <w:r w:rsidRPr="00C30A88">
        <w:t xml:space="preserve">.1 Anorectal </w:t>
      </w:r>
      <w:r>
        <w:t xml:space="preserve">mucosal </w:t>
      </w:r>
      <w:r w:rsidRPr="00C30A88">
        <w:t>melanoma</w:t>
      </w:r>
    </w:p>
    <w:p w14:paraId="721663DF" w14:textId="77777777" w:rsidR="00531271" w:rsidRPr="00531271" w:rsidRDefault="00531271" w:rsidP="00531271">
      <w:pPr>
        <w:spacing w:line="360" w:lineRule="auto"/>
      </w:pPr>
    </w:p>
    <w:p w14:paraId="50D9C0C3" w14:textId="13E35DFC"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531271">
        <w:rPr>
          <w:rFonts w:cs="Times New Roman"/>
          <w:color w:val="000000"/>
          <w:lang w:val="en-US"/>
        </w:rPr>
        <w:t>Surgery for anorectal melanoma should be performed in centres regularly performing</w:t>
      </w:r>
      <w:r>
        <w:rPr>
          <w:rFonts w:cs="Times New Roman"/>
          <w:color w:val="000000"/>
          <w:lang w:val="en-US"/>
        </w:rPr>
        <w:t xml:space="preserve"> </w:t>
      </w:r>
      <w:r w:rsidRPr="00531271">
        <w:rPr>
          <w:rFonts w:cs="Times New Roman"/>
          <w:color w:val="000000"/>
          <w:lang w:val="en-US"/>
        </w:rPr>
        <w:t>complex anorectal surgery and regularly managing complex melanoma within a specialist</w:t>
      </w:r>
      <w:r>
        <w:rPr>
          <w:rFonts w:cs="Times New Roman"/>
          <w:color w:val="000000"/>
          <w:lang w:val="en-US"/>
        </w:rPr>
        <w:t xml:space="preserve"> </w:t>
      </w:r>
      <w:r w:rsidRPr="00531271">
        <w:rPr>
          <w:rFonts w:cs="Times New Roman"/>
          <w:color w:val="000000"/>
          <w:lang w:val="en-US"/>
        </w:rPr>
        <w:t>mela</w:t>
      </w:r>
      <w:r>
        <w:rPr>
          <w:rFonts w:cs="Times New Roman"/>
          <w:color w:val="000000"/>
          <w:lang w:val="en-US"/>
        </w:rPr>
        <w:t>no</w:t>
      </w:r>
      <w:r w:rsidRPr="00531271">
        <w:rPr>
          <w:rFonts w:cs="Times New Roman"/>
          <w:color w:val="000000"/>
          <w:lang w:val="en-US"/>
        </w:rPr>
        <w:t>ma MDT.</w:t>
      </w:r>
    </w:p>
    <w:p w14:paraId="7C102921" w14:textId="77777777" w:rsidR="00531271" w:rsidRPr="00531271" w:rsidRDefault="00531271" w:rsidP="00531271">
      <w:pPr>
        <w:widowControl w:val="0"/>
        <w:autoSpaceDE w:val="0"/>
        <w:autoSpaceDN w:val="0"/>
        <w:adjustRightInd w:val="0"/>
        <w:spacing w:line="360" w:lineRule="auto"/>
        <w:jc w:val="both"/>
        <w:rPr>
          <w:rFonts w:cs="Times New Roman"/>
          <w:color w:val="25418F"/>
          <w:lang w:val="en-US"/>
        </w:rPr>
      </w:pPr>
    </w:p>
    <w:p w14:paraId="66FAF3CF" w14:textId="51059331" w:rsidR="00531271" w:rsidRPr="00531271" w:rsidRDefault="00531271" w:rsidP="00531271">
      <w:pPr>
        <w:widowControl w:val="0"/>
        <w:autoSpaceDE w:val="0"/>
        <w:autoSpaceDN w:val="0"/>
        <w:adjustRightInd w:val="0"/>
        <w:spacing w:line="360" w:lineRule="auto"/>
        <w:jc w:val="both"/>
        <w:rPr>
          <w:rFonts w:cs="NaSˇ"/>
          <w:color w:val="000000"/>
          <w:lang w:val="en-US"/>
        </w:rPr>
      </w:pPr>
      <w:r>
        <w:rPr>
          <w:rFonts w:cs="NaSˇ"/>
          <w:color w:val="000000"/>
          <w:lang w:val="en-US"/>
        </w:rPr>
        <w:t>2</w:t>
      </w:r>
      <w:r w:rsidRPr="00531271">
        <w:rPr>
          <w:rFonts w:cs="NaSˇ"/>
          <w:color w:val="000000"/>
          <w:lang w:val="en-US"/>
        </w:rPr>
        <w:t>. The aim of surgical management should be to achieve an R0 (microscopically clear &gt; 1mm)</w:t>
      </w:r>
      <w:r>
        <w:rPr>
          <w:rFonts w:cs="NaSˇ"/>
          <w:color w:val="000000"/>
          <w:lang w:val="en-US"/>
        </w:rPr>
        <w:t xml:space="preserve"> </w:t>
      </w:r>
      <w:r w:rsidRPr="00531271">
        <w:rPr>
          <w:rFonts w:cs="Times New Roman"/>
          <w:color w:val="000000"/>
          <w:lang w:val="en-US"/>
        </w:rPr>
        <w:t>margin in the least radical fashion (i.e. with local excision). A patient’s baseline anorectal</w:t>
      </w:r>
      <w:r>
        <w:rPr>
          <w:rFonts w:cs="NaSˇ"/>
          <w:color w:val="000000"/>
          <w:lang w:val="en-US"/>
        </w:rPr>
        <w:t xml:space="preserve"> </w:t>
      </w:r>
      <w:r w:rsidRPr="00531271">
        <w:rPr>
          <w:rFonts w:cs="Times New Roman"/>
          <w:color w:val="000000"/>
          <w:lang w:val="en-US"/>
        </w:rPr>
        <w:t xml:space="preserve">function must be assessed and </w:t>
      </w:r>
      <w:r>
        <w:rPr>
          <w:rFonts w:cs="Times New Roman"/>
          <w:color w:val="000000"/>
          <w:lang w:val="en-US"/>
        </w:rPr>
        <w:t xml:space="preserve">an </w:t>
      </w:r>
      <w:r w:rsidR="00D5084D" w:rsidRPr="00D5084D">
        <w:rPr>
          <w:rFonts w:cs="Times New Roman"/>
          <w:color w:val="000000"/>
          <w:lang w:val="en-US"/>
        </w:rPr>
        <w:t xml:space="preserve">abdominoperineal resection of the rectum </w:t>
      </w:r>
      <w:r w:rsidR="001015CD">
        <w:rPr>
          <w:rFonts w:cs="Times New Roman"/>
          <w:color w:val="000000"/>
          <w:lang w:val="en-US"/>
        </w:rPr>
        <w:t>(</w:t>
      </w:r>
      <w:r>
        <w:rPr>
          <w:rFonts w:cs="Times New Roman"/>
          <w:color w:val="000000"/>
          <w:lang w:val="en-US"/>
        </w:rPr>
        <w:t>APR</w:t>
      </w:r>
      <w:r w:rsidR="001015CD">
        <w:rPr>
          <w:rFonts w:cs="Times New Roman"/>
          <w:color w:val="000000"/>
          <w:lang w:val="en-US"/>
        </w:rPr>
        <w:t>)</w:t>
      </w:r>
      <w:r w:rsidRPr="00531271">
        <w:rPr>
          <w:rFonts w:cs="Times New Roman"/>
          <w:color w:val="000000"/>
          <w:lang w:val="en-US"/>
        </w:rPr>
        <w:t xml:space="preserve"> can be considered if</w:t>
      </w:r>
      <w:r>
        <w:rPr>
          <w:rFonts w:cs="NaSˇ"/>
          <w:color w:val="000000"/>
          <w:lang w:val="en-US"/>
        </w:rPr>
        <w:t xml:space="preserve"> </w:t>
      </w:r>
      <w:r w:rsidRPr="00531271">
        <w:rPr>
          <w:rFonts w:cs="NaSˇ"/>
          <w:color w:val="000000"/>
          <w:lang w:val="en-US"/>
        </w:rPr>
        <w:t xml:space="preserve">there is judged to be a significant risk of incontinence from a </w:t>
      </w:r>
      <w:r w:rsidR="001C4C93" w:rsidRPr="00531271">
        <w:rPr>
          <w:rFonts w:cs="Times New Roman"/>
          <w:color w:val="000000"/>
          <w:lang w:val="en-US"/>
        </w:rPr>
        <w:t>wide local excision</w:t>
      </w:r>
      <w:r w:rsidR="001C4C93" w:rsidRPr="00531271">
        <w:rPr>
          <w:rFonts w:cs="NaSˇ"/>
          <w:color w:val="000000"/>
          <w:lang w:val="en-US"/>
        </w:rPr>
        <w:t xml:space="preserve"> </w:t>
      </w:r>
      <w:r w:rsidR="001015CD">
        <w:rPr>
          <w:rFonts w:cs="NaSˇ"/>
          <w:color w:val="000000"/>
          <w:lang w:val="en-US"/>
        </w:rPr>
        <w:t>(</w:t>
      </w:r>
      <w:r w:rsidRPr="00531271">
        <w:rPr>
          <w:rFonts w:cs="NaSˇ"/>
          <w:color w:val="000000"/>
          <w:lang w:val="en-US"/>
        </w:rPr>
        <w:t>WLE</w:t>
      </w:r>
      <w:r w:rsidR="001015CD">
        <w:rPr>
          <w:rFonts w:cs="NaSˇ"/>
          <w:color w:val="000000"/>
          <w:lang w:val="en-US"/>
        </w:rPr>
        <w:t>)</w:t>
      </w:r>
      <w:r w:rsidRPr="00531271">
        <w:rPr>
          <w:rFonts w:cs="NaSˇ"/>
          <w:color w:val="000000"/>
          <w:lang w:val="en-US"/>
        </w:rPr>
        <w:t>. This must be carefully</w:t>
      </w:r>
      <w:r>
        <w:rPr>
          <w:rFonts w:cs="NaSˇ"/>
          <w:color w:val="000000"/>
          <w:lang w:val="en-US"/>
        </w:rPr>
        <w:t xml:space="preserve"> </w:t>
      </w:r>
      <w:r w:rsidRPr="00531271">
        <w:rPr>
          <w:rFonts w:cs="Times New Roman"/>
          <w:color w:val="000000"/>
          <w:lang w:val="en-US"/>
        </w:rPr>
        <w:t>discussed with the patient. APR should not be used routinely as a standard of care. There is</w:t>
      </w:r>
      <w:r>
        <w:rPr>
          <w:rFonts w:cs="NaSˇ"/>
          <w:color w:val="000000"/>
          <w:lang w:val="en-US"/>
        </w:rPr>
        <w:t xml:space="preserve"> </w:t>
      </w:r>
      <w:r w:rsidRPr="00531271">
        <w:rPr>
          <w:rFonts w:cs="Times New Roman"/>
          <w:color w:val="000000"/>
          <w:lang w:val="en-US"/>
        </w:rPr>
        <w:t xml:space="preserve">evidence that radical surgery has no impact on </w:t>
      </w:r>
      <w:r w:rsidRPr="00531271">
        <w:rPr>
          <w:rFonts w:cs="Times New Roman"/>
          <w:color w:val="000000"/>
          <w:lang w:val="en-US"/>
        </w:rPr>
        <w:lastRenderedPageBreak/>
        <w:t>survival.</w:t>
      </w:r>
    </w:p>
    <w:p w14:paraId="492C7C7D" w14:textId="77777777" w:rsidR="00531271" w:rsidRDefault="00531271" w:rsidP="00531271">
      <w:pPr>
        <w:widowControl w:val="0"/>
        <w:autoSpaceDE w:val="0"/>
        <w:autoSpaceDN w:val="0"/>
        <w:adjustRightInd w:val="0"/>
        <w:spacing w:line="360" w:lineRule="auto"/>
        <w:jc w:val="both"/>
        <w:rPr>
          <w:rFonts w:cs="NaSˇ"/>
          <w:color w:val="000000"/>
          <w:lang w:val="en-US"/>
        </w:rPr>
      </w:pPr>
    </w:p>
    <w:p w14:paraId="3A85575E" w14:textId="5BD058E8"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NaSˇ"/>
          <w:color w:val="000000"/>
          <w:lang w:val="en-US"/>
        </w:rPr>
        <w:t>3</w:t>
      </w:r>
      <w:r w:rsidRPr="00531271">
        <w:rPr>
          <w:rFonts w:cs="NaSˇ"/>
          <w:color w:val="000000"/>
          <w:lang w:val="en-US"/>
        </w:rPr>
        <w:t>. In the event of R1 margins (margin &lt; 1mm), a repeat local excision or radical resection should</w:t>
      </w:r>
      <w:r>
        <w:rPr>
          <w:rFonts w:cs="NaSˇ"/>
          <w:color w:val="000000"/>
          <w:lang w:val="en-US"/>
        </w:rPr>
        <w:t xml:space="preserve"> </w:t>
      </w:r>
      <w:r w:rsidRPr="00531271">
        <w:rPr>
          <w:rFonts w:cs="Times New Roman"/>
          <w:color w:val="000000"/>
          <w:lang w:val="en-US"/>
        </w:rPr>
        <w:t xml:space="preserve">be performed to obtain an R0 margin. Repeat </w:t>
      </w:r>
      <w:r w:rsidR="00330F32">
        <w:rPr>
          <w:rFonts w:cs="Times New Roman"/>
          <w:color w:val="000000"/>
          <w:lang w:val="en-US"/>
        </w:rPr>
        <w:t>WLE</w:t>
      </w:r>
      <w:r w:rsidRPr="00531271">
        <w:rPr>
          <w:rFonts w:cs="Times New Roman"/>
          <w:color w:val="000000"/>
          <w:lang w:val="en-US"/>
        </w:rPr>
        <w:t xml:space="preserve"> should be performed if</w:t>
      </w:r>
      <w:r>
        <w:rPr>
          <w:rFonts w:cs="NaSˇ"/>
          <w:color w:val="000000"/>
          <w:lang w:val="en-US"/>
        </w:rPr>
        <w:t xml:space="preserve"> </w:t>
      </w:r>
      <w:r w:rsidRPr="00531271">
        <w:rPr>
          <w:rFonts w:cs="Times New Roman"/>
          <w:color w:val="000000"/>
          <w:lang w:val="en-US"/>
        </w:rPr>
        <w:t>complete resection will not compromise sphincter function. If sphincter function will be</w:t>
      </w:r>
      <w:r>
        <w:rPr>
          <w:rFonts w:cs="NaSˇ"/>
          <w:color w:val="000000"/>
          <w:lang w:val="en-US"/>
        </w:rPr>
        <w:t xml:space="preserve"> </w:t>
      </w:r>
      <w:r w:rsidRPr="00531271">
        <w:rPr>
          <w:rFonts w:cs="NaSˇ"/>
          <w:color w:val="000000"/>
          <w:lang w:val="en-US"/>
        </w:rPr>
        <w:t>compromised</w:t>
      </w:r>
      <w:r w:rsidR="002E1BC6">
        <w:rPr>
          <w:rFonts w:cs="NaSˇ"/>
          <w:color w:val="000000"/>
          <w:lang w:val="en-US"/>
        </w:rPr>
        <w:t>,</w:t>
      </w:r>
      <w:r w:rsidRPr="00531271">
        <w:rPr>
          <w:rFonts w:cs="NaSˇ"/>
          <w:color w:val="000000"/>
          <w:lang w:val="en-US"/>
        </w:rPr>
        <w:t xml:space="preserve"> this must be carefully discussed with the patient; other management options</w:t>
      </w:r>
      <w:r>
        <w:rPr>
          <w:rFonts w:cs="NaSˇ"/>
          <w:color w:val="000000"/>
          <w:lang w:val="en-US"/>
        </w:rPr>
        <w:t xml:space="preserve"> </w:t>
      </w:r>
      <w:r w:rsidRPr="00531271">
        <w:rPr>
          <w:rFonts w:cs="Times New Roman"/>
          <w:color w:val="000000"/>
          <w:lang w:val="en-US"/>
        </w:rPr>
        <w:t>may be considered e.g. APR, RT, systemic therapy or close observation depending on the</w:t>
      </w:r>
      <w:r w:rsidR="002E1BC6">
        <w:rPr>
          <w:rFonts w:cs="Times New Roman"/>
          <w:color w:val="000000"/>
          <w:lang w:val="en-US"/>
        </w:rPr>
        <w:t xml:space="preserve"> </w:t>
      </w:r>
      <w:r w:rsidRPr="00531271">
        <w:rPr>
          <w:rFonts w:cs="Times New Roman"/>
          <w:color w:val="000000"/>
          <w:lang w:val="en-US"/>
        </w:rPr>
        <w:t>clinical scenario, while being aware there is evidence that radical surgery has no impact on</w:t>
      </w:r>
      <w:r>
        <w:rPr>
          <w:rFonts w:cs="Times New Roman"/>
          <w:color w:val="000000"/>
          <w:lang w:val="en-US"/>
        </w:rPr>
        <w:t xml:space="preserve"> </w:t>
      </w:r>
      <w:r w:rsidRPr="00531271">
        <w:rPr>
          <w:rFonts w:cs="Times New Roman"/>
          <w:color w:val="000000"/>
          <w:lang w:val="en-US"/>
        </w:rPr>
        <w:t>overall survival.</w:t>
      </w:r>
    </w:p>
    <w:p w14:paraId="3904BCCB"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2B741856" w14:textId="02520843"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Pr="00531271">
        <w:rPr>
          <w:rFonts w:cs="Times New Roman"/>
          <w:color w:val="000000"/>
          <w:lang w:val="en-US"/>
        </w:rPr>
        <w:t>. Lymphadenectomy should only be performed when there is evidence of metastatic regional</w:t>
      </w:r>
      <w:r>
        <w:rPr>
          <w:rFonts w:cs="Times New Roman"/>
          <w:color w:val="000000"/>
          <w:lang w:val="en-US"/>
        </w:rPr>
        <w:t xml:space="preserve"> </w:t>
      </w:r>
      <w:r w:rsidRPr="00531271">
        <w:rPr>
          <w:rFonts w:cs="Times New Roman"/>
          <w:color w:val="000000"/>
          <w:lang w:val="en-US"/>
        </w:rPr>
        <w:t>nodal disease. In the presence of isolated mesorectal nodes, a low anterior resection or APR</w:t>
      </w:r>
      <w:r>
        <w:rPr>
          <w:rFonts w:cs="Times New Roman"/>
          <w:color w:val="000000"/>
          <w:lang w:val="en-US"/>
        </w:rPr>
        <w:t xml:space="preserve"> </w:t>
      </w:r>
      <w:r w:rsidRPr="00531271">
        <w:rPr>
          <w:rFonts w:cs="Times New Roman"/>
          <w:color w:val="000000"/>
          <w:lang w:val="en-US"/>
        </w:rPr>
        <w:t>should be considered.</w:t>
      </w:r>
    </w:p>
    <w:p w14:paraId="135159CC"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1F437677" w14:textId="68308F81" w:rsidR="00531271" w:rsidRDefault="00531271" w:rsidP="00531271">
      <w:pPr>
        <w:widowControl w:val="0"/>
        <w:autoSpaceDE w:val="0"/>
        <w:autoSpaceDN w:val="0"/>
        <w:adjustRightInd w:val="0"/>
        <w:spacing w:line="360" w:lineRule="auto"/>
        <w:jc w:val="both"/>
        <w:rPr>
          <w:rFonts w:cs="Times New Roman"/>
          <w:lang w:val="en-US"/>
        </w:rPr>
      </w:pPr>
      <w:r>
        <w:rPr>
          <w:rFonts w:cs="Times New Roman"/>
          <w:lang w:val="en-US"/>
        </w:rPr>
        <w:t xml:space="preserve">5. </w:t>
      </w:r>
      <w:r w:rsidRPr="00531271">
        <w:rPr>
          <w:rFonts w:cs="Times New Roman"/>
          <w:lang w:val="en-US"/>
        </w:rPr>
        <w:t>Sentinel lymph node biopsy is only recommended if it directs adjuvant treatment or clinical</w:t>
      </w:r>
      <w:r>
        <w:rPr>
          <w:rFonts w:cs="Times New Roman"/>
          <w:lang w:val="en-US"/>
        </w:rPr>
        <w:t xml:space="preserve"> </w:t>
      </w:r>
      <w:r w:rsidRPr="00531271">
        <w:rPr>
          <w:rFonts w:cs="Times New Roman"/>
          <w:lang w:val="en-US"/>
        </w:rPr>
        <w:t>trial entry. Following a positive sentinel node there is the option of following the patient by</w:t>
      </w:r>
      <w:r>
        <w:rPr>
          <w:rFonts w:cs="Times New Roman"/>
          <w:lang w:val="en-US"/>
        </w:rPr>
        <w:t xml:space="preserve"> </w:t>
      </w:r>
      <w:r w:rsidRPr="00531271">
        <w:rPr>
          <w:rFonts w:cs="Times New Roman"/>
          <w:lang w:val="en-US"/>
        </w:rPr>
        <w:t>clinical examination +/- ultrasound. Completion of the nodal dissection should be performed</w:t>
      </w:r>
      <w:r>
        <w:rPr>
          <w:rFonts w:cs="Times New Roman"/>
          <w:lang w:val="en-US"/>
        </w:rPr>
        <w:t xml:space="preserve"> </w:t>
      </w:r>
      <w:r w:rsidRPr="00531271">
        <w:rPr>
          <w:rFonts w:cs="Times New Roman"/>
          <w:lang w:val="en-US"/>
        </w:rPr>
        <w:t>depending on emerging data and/or consensus opinion.</w:t>
      </w:r>
    </w:p>
    <w:p w14:paraId="610EA3E6" w14:textId="77777777" w:rsidR="00531271" w:rsidRPr="00531271" w:rsidRDefault="00531271" w:rsidP="00531271">
      <w:pPr>
        <w:widowControl w:val="0"/>
        <w:autoSpaceDE w:val="0"/>
        <w:autoSpaceDN w:val="0"/>
        <w:adjustRightInd w:val="0"/>
        <w:spacing w:line="360" w:lineRule="auto"/>
        <w:jc w:val="both"/>
        <w:rPr>
          <w:rFonts w:cs="Times New Roman"/>
          <w:lang w:val="en-US"/>
        </w:rPr>
      </w:pPr>
    </w:p>
    <w:p w14:paraId="10EE66CD" w14:textId="6746B966" w:rsidR="00531271" w:rsidRDefault="00531271" w:rsidP="00531271">
      <w:pPr>
        <w:pStyle w:val="Heading3"/>
        <w:spacing w:line="360" w:lineRule="auto"/>
        <w:jc w:val="both"/>
      </w:pPr>
      <w:r>
        <w:t>3.5.2 Vulvovagin</w:t>
      </w:r>
      <w:r w:rsidRPr="00C30A88">
        <w:t xml:space="preserve">al </w:t>
      </w:r>
      <w:r>
        <w:t xml:space="preserve">mucosal </w:t>
      </w:r>
      <w:r w:rsidRPr="00C30A88">
        <w:t>melanoma</w:t>
      </w:r>
    </w:p>
    <w:p w14:paraId="704041A1" w14:textId="77777777" w:rsidR="00531271" w:rsidRPr="00531271" w:rsidRDefault="00531271" w:rsidP="00531271"/>
    <w:p w14:paraId="3CC5C212" w14:textId="77E19647" w:rsid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531271">
        <w:rPr>
          <w:rFonts w:cs="Times New Roman"/>
          <w:color w:val="000000"/>
          <w:lang w:val="en-US"/>
        </w:rPr>
        <w:t>Surgery for vulvo-vaginal melanoma should be performed in centres regularly performing</w:t>
      </w:r>
      <w:r>
        <w:rPr>
          <w:rFonts w:cs="Times New Roman"/>
          <w:color w:val="000000"/>
          <w:lang w:val="en-US"/>
        </w:rPr>
        <w:t xml:space="preserve"> </w:t>
      </w:r>
      <w:r w:rsidRPr="00531271">
        <w:rPr>
          <w:rFonts w:cs="Times New Roman"/>
          <w:color w:val="000000"/>
          <w:lang w:val="en-US"/>
        </w:rPr>
        <w:t>complex vulvo-vaginal surgery, and are regularly managing complex melanoma within a</w:t>
      </w:r>
      <w:r>
        <w:rPr>
          <w:rFonts w:cs="Times New Roman"/>
          <w:color w:val="000000"/>
          <w:lang w:val="en-US"/>
        </w:rPr>
        <w:t xml:space="preserve"> </w:t>
      </w:r>
      <w:r w:rsidRPr="00531271">
        <w:rPr>
          <w:rFonts w:cs="Times New Roman"/>
          <w:color w:val="000000"/>
          <w:lang w:val="en-US"/>
        </w:rPr>
        <w:t>specialist MDT.</w:t>
      </w:r>
    </w:p>
    <w:p w14:paraId="244F09A5" w14:textId="77777777" w:rsidR="00531271" w:rsidRPr="00531271" w:rsidRDefault="00531271" w:rsidP="00531271">
      <w:pPr>
        <w:widowControl w:val="0"/>
        <w:autoSpaceDE w:val="0"/>
        <w:autoSpaceDN w:val="0"/>
        <w:adjustRightInd w:val="0"/>
        <w:spacing w:line="360" w:lineRule="auto"/>
        <w:jc w:val="both"/>
        <w:rPr>
          <w:rFonts w:cs="Times New Roman"/>
          <w:color w:val="000000"/>
          <w:lang w:val="en-US"/>
        </w:rPr>
      </w:pPr>
    </w:p>
    <w:p w14:paraId="1E411982" w14:textId="59D859F8"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2</w:t>
      </w:r>
      <w:r w:rsidRPr="00531271">
        <w:rPr>
          <w:rFonts w:cs="Times New Roman"/>
          <w:color w:val="000000"/>
          <w:lang w:val="en-US"/>
        </w:rPr>
        <w:t>. A patient’s baseline morbidities must be assessed and if the surgery is predicted to impact</w:t>
      </w:r>
      <w:r>
        <w:rPr>
          <w:rFonts w:cs="Times New Roman"/>
          <w:color w:val="000000"/>
          <w:lang w:val="en-US"/>
        </w:rPr>
        <w:t xml:space="preserve"> </w:t>
      </w:r>
      <w:r w:rsidRPr="00531271">
        <w:rPr>
          <w:rFonts w:cs="NaSˇ"/>
          <w:color w:val="000000"/>
          <w:lang w:val="en-US"/>
        </w:rPr>
        <w:t>significantly on quality of life or sphincter function will be compromised this must be carefully</w:t>
      </w:r>
      <w:r>
        <w:rPr>
          <w:rFonts w:cs="Times New Roman"/>
          <w:color w:val="000000"/>
          <w:lang w:val="en-US"/>
        </w:rPr>
        <w:t xml:space="preserve"> </w:t>
      </w:r>
      <w:r w:rsidRPr="00531271">
        <w:rPr>
          <w:rFonts w:cs="NaSˇ"/>
          <w:color w:val="000000"/>
          <w:lang w:val="en-US"/>
        </w:rPr>
        <w:t>discussed with the patient; other management options may be considered e.g. R</w:t>
      </w:r>
      <w:r w:rsidR="00D957DA">
        <w:rPr>
          <w:rFonts w:cs="NaSˇ"/>
          <w:color w:val="000000"/>
          <w:lang w:val="en-US"/>
        </w:rPr>
        <w:t>adiotherapy</w:t>
      </w:r>
      <w:r w:rsidRPr="00531271">
        <w:rPr>
          <w:rFonts w:cs="NaSˇ"/>
          <w:color w:val="000000"/>
          <w:lang w:val="en-US"/>
        </w:rPr>
        <w:t>, systemic</w:t>
      </w:r>
      <w:r>
        <w:rPr>
          <w:rFonts w:cs="Times New Roman"/>
          <w:color w:val="000000"/>
          <w:lang w:val="en-US"/>
        </w:rPr>
        <w:t xml:space="preserve"> </w:t>
      </w:r>
      <w:r w:rsidRPr="00531271">
        <w:rPr>
          <w:rFonts w:cs="Times New Roman"/>
          <w:color w:val="000000"/>
          <w:lang w:val="en-US"/>
        </w:rPr>
        <w:t>therapy, close observation depending on the clinical scenario or palliative care.</w:t>
      </w:r>
    </w:p>
    <w:p w14:paraId="0281D92F"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6BEFA4CD" w14:textId="6EF9C68D"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3</w:t>
      </w:r>
      <w:r w:rsidRPr="00531271">
        <w:rPr>
          <w:rFonts w:cs="Times New Roman"/>
          <w:color w:val="000000"/>
          <w:lang w:val="en-US"/>
        </w:rPr>
        <w:t xml:space="preserve">. The aim of surgical management of vulval and vaginal melanomas should be to </w:t>
      </w:r>
      <w:r w:rsidRPr="00531271">
        <w:rPr>
          <w:rFonts w:cs="Times New Roman"/>
          <w:color w:val="000000"/>
          <w:lang w:val="en-US"/>
        </w:rPr>
        <w:lastRenderedPageBreak/>
        <w:t>achieve an</w:t>
      </w:r>
      <w:r>
        <w:rPr>
          <w:rFonts w:cs="Times New Roman"/>
          <w:color w:val="000000"/>
          <w:lang w:val="en-US"/>
        </w:rPr>
        <w:t xml:space="preserve"> </w:t>
      </w:r>
      <w:r w:rsidRPr="00531271">
        <w:rPr>
          <w:rFonts w:cs="NaSˇ"/>
          <w:color w:val="000000"/>
          <w:lang w:val="en-US"/>
        </w:rPr>
        <w:t>R0 (microscopically clear &gt; 1 mm) margin in the least radical fashion. There is no evidence that</w:t>
      </w:r>
      <w:r>
        <w:rPr>
          <w:rFonts w:cs="Times New Roman"/>
          <w:color w:val="000000"/>
          <w:lang w:val="en-US"/>
        </w:rPr>
        <w:t xml:space="preserve"> </w:t>
      </w:r>
      <w:r w:rsidRPr="00531271">
        <w:rPr>
          <w:rFonts w:cs="Times New Roman"/>
          <w:color w:val="000000"/>
          <w:lang w:val="en-US"/>
        </w:rPr>
        <w:t>radical surgery has an impact on overall survival.</w:t>
      </w:r>
    </w:p>
    <w:p w14:paraId="1764ACB4"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38314FED" w14:textId="5C0056C2"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4</w:t>
      </w:r>
      <w:r w:rsidRPr="00531271">
        <w:rPr>
          <w:rFonts w:cs="Times New Roman"/>
          <w:color w:val="000000"/>
          <w:lang w:val="en-US"/>
        </w:rPr>
        <w:t>. The considerations set out in the recommendation above also apply to melanomas near or on</w:t>
      </w:r>
      <w:r>
        <w:rPr>
          <w:rFonts w:cs="Times New Roman"/>
          <w:color w:val="000000"/>
          <w:lang w:val="en-US"/>
        </w:rPr>
        <w:t xml:space="preserve"> </w:t>
      </w:r>
      <w:r w:rsidRPr="00531271">
        <w:rPr>
          <w:rFonts w:cs="Times New Roman"/>
          <w:color w:val="000000"/>
          <w:lang w:val="en-US"/>
        </w:rPr>
        <w:t>the clitoris and distant urethra/urethral meatus. Melanomas at these sites present particularly</w:t>
      </w:r>
      <w:r>
        <w:rPr>
          <w:rFonts w:cs="Times New Roman"/>
          <w:color w:val="000000"/>
          <w:lang w:val="en-US"/>
        </w:rPr>
        <w:t xml:space="preserve"> </w:t>
      </w:r>
      <w:r w:rsidRPr="00531271">
        <w:rPr>
          <w:rFonts w:cs="Times New Roman"/>
          <w:color w:val="000000"/>
          <w:lang w:val="en-US"/>
        </w:rPr>
        <w:t>challenging scenarios and patients with these tumours need careful counseling</w:t>
      </w:r>
      <w:r w:rsidR="00D957DA">
        <w:rPr>
          <w:rFonts w:cs="Times New Roman"/>
          <w:color w:val="000000"/>
          <w:lang w:val="en-US"/>
        </w:rPr>
        <w:t>,</w:t>
      </w:r>
      <w:r w:rsidRPr="00531271">
        <w:rPr>
          <w:rFonts w:cs="Times New Roman"/>
          <w:color w:val="000000"/>
          <w:lang w:val="en-US"/>
        </w:rPr>
        <w:t xml:space="preserve"> and in the</w:t>
      </w:r>
      <w:r>
        <w:rPr>
          <w:rFonts w:cs="Times New Roman"/>
          <w:color w:val="000000"/>
          <w:lang w:val="en-US"/>
        </w:rPr>
        <w:t xml:space="preserve"> </w:t>
      </w:r>
      <w:r w:rsidRPr="00531271">
        <w:rPr>
          <w:rFonts w:cs="Times New Roman"/>
          <w:color w:val="000000"/>
          <w:lang w:val="en-US"/>
        </w:rPr>
        <w:t>case of the latter, input from urological colleagues.</w:t>
      </w:r>
    </w:p>
    <w:p w14:paraId="10CC11C5"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1D2260D3" w14:textId="2D9A0647"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5</w:t>
      </w:r>
      <w:r w:rsidRPr="00531271">
        <w:rPr>
          <w:rFonts w:cs="Times New Roman"/>
          <w:color w:val="000000"/>
          <w:lang w:val="en-US"/>
        </w:rPr>
        <w:t>. Lymphadenectomy should only be perf</w:t>
      </w:r>
      <w:r>
        <w:rPr>
          <w:rFonts w:cs="Times New Roman"/>
          <w:color w:val="000000"/>
          <w:lang w:val="en-US"/>
        </w:rPr>
        <w:t xml:space="preserve">ormed when there is evidence of </w:t>
      </w:r>
      <w:r w:rsidRPr="00531271">
        <w:rPr>
          <w:rFonts w:cs="Times New Roman"/>
          <w:color w:val="000000"/>
          <w:lang w:val="en-US"/>
        </w:rPr>
        <w:t>metastatic regional</w:t>
      </w:r>
      <w:r>
        <w:rPr>
          <w:rFonts w:cs="Times New Roman"/>
          <w:color w:val="000000"/>
          <w:lang w:val="en-US"/>
        </w:rPr>
        <w:t xml:space="preserve"> </w:t>
      </w:r>
      <w:r w:rsidRPr="00531271">
        <w:rPr>
          <w:rFonts w:cs="Times New Roman"/>
          <w:color w:val="000000"/>
          <w:lang w:val="en-US"/>
        </w:rPr>
        <w:t>nodal disease.</w:t>
      </w:r>
    </w:p>
    <w:p w14:paraId="7053C637"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68680AF3" w14:textId="177C2FC1" w:rsidR="00531271" w:rsidRPr="00531271" w:rsidRDefault="00531271" w:rsidP="00531271">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6</w:t>
      </w:r>
      <w:r w:rsidRPr="00531271">
        <w:rPr>
          <w:rFonts w:cs="Times New Roman"/>
          <w:color w:val="000000"/>
          <w:lang w:val="en-US"/>
        </w:rPr>
        <w:t xml:space="preserve">. </w:t>
      </w:r>
      <w:r w:rsidRPr="00531271">
        <w:rPr>
          <w:rFonts w:cs="Times New Roman"/>
          <w:lang w:val="en-US"/>
        </w:rPr>
        <w:t>Sentinel lymph node biopsy is only recommended if it directs adjuvant treatment or clinical</w:t>
      </w:r>
      <w:r>
        <w:rPr>
          <w:rFonts w:cs="Times New Roman"/>
          <w:lang w:val="en-US"/>
        </w:rPr>
        <w:t xml:space="preserve"> </w:t>
      </w:r>
      <w:r w:rsidRPr="00531271">
        <w:rPr>
          <w:rFonts w:cs="Times New Roman"/>
          <w:lang w:val="en-US"/>
        </w:rPr>
        <w:t>trial entry. Following a positive sentinel node there is the option of following the patient by</w:t>
      </w:r>
      <w:r>
        <w:rPr>
          <w:rFonts w:cs="Times New Roman"/>
          <w:lang w:val="en-US"/>
        </w:rPr>
        <w:t xml:space="preserve"> </w:t>
      </w:r>
      <w:r w:rsidRPr="00531271">
        <w:rPr>
          <w:rFonts w:cs="Times New Roman"/>
          <w:lang w:val="en-US"/>
        </w:rPr>
        <w:t>clinical examination +/- ultrasound. Completion of the nodal dissection should be performed</w:t>
      </w:r>
      <w:r>
        <w:rPr>
          <w:rFonts w:cs="Times New Roman"/>
          <w:lang w:val="en-US"/>
        </w:rPr>
        <w:t xml:space="preserve"> </w:t>
      </w:r>
      <w:r w:rsidRPr="00531271">
        <w:rPr>
          <w:rFonts w:cs="Times New Roman"/>
          <w:lang w:val="en-US"/>
        </w:rPr>
        <w:t>depending on emerging data and/or consensus opinion.</w:t>
      </w:r>
    </w:p>
    <w:p w14:paraId="66C681A2" w14:textId="77777777" w:rsidR="00531271" w:rsidRDefault="00531271" w:rsidP="00531271">
      <w:pPr>
        <w:widowControl w:val="0"/>
        <w:autoSpaceDE w:val="0"/>
        <w:autoSpaceDN w:val="0"/>
        <w:adjustRightInd w:val="0"/>
        <w:spacing w:line="360" w:lineRule="auto"/>
        <w:jc w:val="both"/>
        <w:rPr>
          <w:rFonts w:cs="Times New Roman"/>
          <w:color w:val="000000"/>
          <w:lang w:val="en-US"/>
        </w:rPr>
      </w:pPr>
    </w:p>
    <w:p w14:paraId="656671BD" w14:textId="064F9562" w:rsidR="00DE76FA" w:rsidRPr="00C30A88" w:rsidRDefault="00DE76FA" w:rsidP="00DE76FA">
      <w:pPr>
        <w:pStyle w:val="Heading3"/>
        <w:spacing w:line="360" w:lineRule="auto"/>
      </w:pPr>
      <w:r>
        <w:t>3.5.3 Peni</w:t>
      </w:r>
      <w:r w:rsidRPr="00C30A88">
        <w:t>l</w:t>
      </w:r>
      <w:r>
        <w:t>e</w:t>
      </w:r>
      <w:r w:rsidRPr="00C30A88">
        <w:t xml:space="preserve"> </w:t>
      </w:r>
      <w:r>
        <w:t xml:space="preserve">mucosal </w:t>
      </w:r>
      <w:r w:rsidRPr="00C30A88">
        <w:t>melanoma</w:t>
      </w:r>
    </w:p>
    <w:p w14:paraId="16C7B004" w14:textId="77777777" w:rsidR="00DE76FA" w:rsidRDefault="00DE76FA" w:rsidP="00531271">
      <w:pPr>
        <w:widowControl w:val="0"/>
        <w:autoSpaceDE w:val="0"/>
        <w:autoSpaceDN w:val="0"/>
        <w:adjustRightInd w:val="0"/>
        <w:spacing w:line="360" w:lineRule="auto"/>
        <w:jc w:val="both"/>
        <w:rPr>
          <w:rFonts w:cs="Times New Roman"/>
          <w:color w:val="000000"/>
          <w:lang w:val="en-US"/>
        </w:rPr>
      </w:pPr>
    </w:p>
    <w:p w14:paraId="540CE57D" w14:textId="794C81E9" w:rsidR="00DE76FA" w:rsidRPr="00DE76FA" w:rsidRDefault="00DE76FA" w:rsidP="00DE76FA">
      <w:pPr>
        <w:widowControl w:val="0"/>
        <w:autoSpaceDE w:val="0"/>
        <w:autoSpaceDN w:val="0"/>
        <w:adjustRightInd w:val="0"/>
        <w:spacing w:line="360" w:lineRule="auto"/>
        <w:jc w:val="both"/>
        <w:rPr>
          <w:rFonts w:cs="Times New Roman"/>
          <w:color w:val="000000"/>
          <w:lang w:val="en-US"/>
        </w:rPr>
      </w:pPr>
      <w:r>
        <w:rPr>
          <w:rFonts w:cs="Times New Roman"/>
          <w:color w:val="000000"/>
          <w:lang w:val="en-US"/>
        </w:rPr>
        <w:t xml:space="preserve">1. </w:t>
      </w:r>
      <w:r w:rsidRPr="00DE76FA">
        <w:rPr>
          <w:rFonts w:cs="Times New Roman"/>
          <w:color w:val="000000"/>
          <w:lang w:val="en-US"/>
        </w:rPr>
        <w:t>Surgery for penile melanoma should be performed in one of the specialist</w:t>
      </w:r>
      <w:r>
        <w:rPr>
          <w:rFonts w:cs="Times New Roman"/>
          <w:color w:val="000000"/>
          <w:lang w:val="en-US"/>
        </w:rPr>
        <w:t xml:space="preserve"> </w:t>
      </w:r>
      <w:r w:rsidRPr="00DE76FA">
        <w:rPr>
          <w:rFonts w:cs="Times New Roman"/>
          <w:color w:val="000000"/>
          <w:lang w:val="en-US"/>
        </w:rPr>
        <w:t>supranetwork penile cancer centres, following discussion with a centre regularly managing</w:t>
      </w:r>
      <w:r>
        <w:rPr>
          <w:rFonts w:cs="Times New Roman"/>
          <w:color w:val="000000"/>
          <w:lang w:val="en-US"/>
        </w:rPr>
        <w:t xml:space="preserve"> </w:t>
      </w:r>
      <w:r w:rsidRPr="00DE76FA">
        <w:rPr>
          <w:rFonts w:cs="Times New Roman"/>
          <w:color w:val="000000"/>
          <w:lang w:val="en-US"/>
        </w:rPr>
        <w:t>complex melanoma within a specialist melanoma MDT.</w:t>
      </w:r>
    </w:p>
    <w:p w14:paraId="01716854" w14:textId="77777777" w:rsidR="00DE76FA" w:rsidRDefault="00DE76FA" w:rsidP="00DE76FA">
      <w:pPr>
        <w:widowControl w:val="0"/>
        <w:autoSpaceDE w:val="0"/>
        <w:autoSpaceDN w:val="0"/>
        <w:adjustRightInd w:val="0"/>
        <w:spacing w:line="360" w:lineRule="auto"/>
        <w:jc w:val="both"/>
        <w:rPr>
          <w:rFonts w:cs="Times New Roman"/>
          <w:color w:val="000000"/>
          <w:lang w:val="en-US"/>
        </w:rPr>
      </w:pPr>
    </w:p>
    <w:p w14:paraId="3367E6F6" w14:textId="0720B485" w:rsidR="00DE76FA" w:rsidRPr="00DE76FA" w:rsidRDefault="00DE76FA" w:rsidP="00DE76FA">
      <w:pPr>
        <w:widowControl w:val="0"/>
        <w:autoSpaceDE w:val="0"/>
        <w:autoSpaceDN w:val="0"/>
        <w:adjustRightInd w:val="0"/>
        <w:spacing w:line="360" w:lineRule="auto"/>
        <w:jc w:val="both"/>
        <w:rPr>
          <w:rFonts w:cs="Times New Roman"/>
          <w:color w:val="000000"/>
          <w:lang w:val="en-US"/>
        </w:rPr>
      </w:pPr>
      <w:r w:rsidRPr="00DE76FA">
        <w:rPr>
          <w:rFonts w:cs="Times New Roman"/>
          <w:color w:val="000000"/>
          <w:lang w:val="en-US"/>
        </w:rPr>
        <w:t xml:space="preserve">2. A patient’s baseline </w:t>
      </w:r>
      <w:r w:rsidR="009372F5">
        <w:rPr>
          <w:rFonts w:cs="Times New Roman"/>
          <w:color w:val="000000"/>
          <w:lang w:val="en-US"/>
        </w:rPr>
        <w:t>co</w:t>
      </w:r>
      <w:r w:rsidRPr="00DE76FA">
        <w:rPr>
          <w:rFonts w:cs="Times New Roman"/>
          <w:color w:val="000000"/>
          <w:lang w:val="en-US"/>
        </w:rPr>
        <w:t>morbidities must be assessed and if the surgery is predicted to impact</w:t>
      </w:r>
      <w:r>
        <w:rPr>
          <w:rFonts w:cs="Times New Roman"/>
          <w:color w:val="000000"/>
          <w:lang w:val="en-US"/>
        </w:rPr>
        <w:t xml:space="preserve"> </w:t>
      </w:r>
      <w:r w:rsidRPr="00DE76FA">
        <w:rPr>
          <w:rFonts w:cs="NaSˇ"/>
          <w:color w:val="000000"/>
          <w:lang w:val="en-US"/>
        </w:rPr>
        <w:t>significantly on quality of life, urinary function or erectile function this must be carefully</w:t>
      </w:r>
      <w:r>
        <w:rPr>
          <w:rFonts w:cs="Times New Roman"/>
          <w:color w:val="000000"/>
          <w:lang w:val="en-US"/>
        </w:rPr>
        <w:t xml:space="preserve"> </w:t>
      </w:r>
      <w:r w:rsidRPr="00DE76FA">
        <w:rPr>
          <w:rFonts w:cs="Times New Roman"/>
          <w:color w:val="000000"/>
          <w:lang w:val="en-US"/>
        </w:rPr>
        <w:t>discussed with the patient. Other management options may be considered e.g. RT, systemic</w:t>
      </w:r>
      <w:r>
        <w:rPr>
          <w:rFonts w:cs="Times New Roman"/>
          <w:color w:val="000000"/>
          <w:lang w:val="en-US"/>
        </w:rPr>
        <w:t xml:space="preserve"> </w:t>
      </w:r>
      <w:r w:rsidRPr="00DE76FA">
        <w:rPr>
          <w:rFonts w:cs="Times New Roman"/>
          <w:color w:val="000000"/>
          <w:lang w:val="en-US"/>
        </w:rPr>
        <w:t>therapy, close observation depending on the clinical scenario or palliative care.</w:t>
      </w:r>
    </w:p>
    <w:p w14:paraId="5BD7C7E6" w14:textId="77777777" w:rsidR="00DE76FA" w:rsidRDefault="00DE76FA" w:rsidP="00DE76FA">
      <w:pPr>
        <w:widowControl w:val="0"/>
        <w:autoSpaceDE w:val="0"/>
        <w:autoSpaceDN w:val="0"/>
        <w:adjustRightInd w:val="0"/>
        <w:spacing w:line="360" w:lineRule="auto"/>
        <w:jc w:val="both"/>
        <w:rPr>
          <w:rFonts w:cs="NaSˇ"/>
          <w:color w:val="000000"/>
          <w:lang w:val="en-US"/>
        </w:rPr>
      </w:pPr>
    </w:p>
    <w:p w14:paraId="22F38E0B" w14:textId="03928D50" w:rsidR="00DE76FA" w:rsidRPr="00DE76FA" w:rsidRDefault="00DE76FA" w:rsidP="00DE76FA">
      <w:pPr>
        <w:widowControl w:val="0"/>
        <w:autoSpaceDE w:val="0"/>
        <w:autoSpaceDN w:val="0"/>
        <w:adjustRightInd w:val="0"/>
        <w:spacing w:line="360" w:lineRule="auto"/>
        <w:jc w:val="both"/>
        <w:rPr>
          <w:rFonts w:cs="NaSˇ"/>
          <w:color w:val="000000"/>
          <w:lang w:val="en-US"/>
        </w:rPr>
      </w:pPr>
      <w:r w:rsidRPr="00DE76FA">
        <w:rPr>
          <w:rFonts w:cs="NaSˇ"/>
          <w:color w:val="000000"/>
          <w:lang w:val="en-US"/>
        </w:rPr>
        <w:t>3. The aim of surgical management should be to achieve an R0 (microscopically clear &gt; 5 mm)</w:t>
      </w:r>
      <w:r>
        <w:rPr>
          <w:rFonts w:cs="NaSˇ"/>
          <w:color w:val="000000"/>
          <w:lang w:val="en-US"/>
        </w:rPr>
        <w:t xml:space="preserve"> </w:t>
      </w:r>
      <w:r w:rsidRPr="00DE76FA">
        <w:rPr>
          <w:rFonts w:cs="Times New Roman"/>
          <w:color w:val="000000"/>
          <w:lang w:val="en-US"/>
        </w:rPr>
        <w:t xml:space="preserve">margin in the least radical fashion. </w:t>
      </w:r>
      <w:r w:rsidR="000C18F8">
        <w:rPr>
          <w:rFonts w:cs="Times New Roman"/>
          <w:color w:val="000000"/>
          <w:lang w:val="en-US"/>
        </w:rPr>
        <w:t xml:space="preserve">However, the distinct </w:t>
      </w:r>
      <w:r w:rsidR="000C18F8">
        <w:rPr>
          <w:rFonts w:cs="Times New Roman"/>
          <w:color w:val="000000"/>
          <w:lang w:val="en-US"/>
        </w:rPr>
        <w:lastRenderedPageBreak/>
        <w:t xml:space="preserve">anatomical separation of the glans and distal corpus cavernosum allows deep  margins &gt;1mm to be accepted if a glansectomy is performed similar to guidelines for penile squamous cell carcinoma. </w:t>
      </w:r>
      <w:r w:rsidRPr="00DE76FA">
        <w:rPr>
          <w:rFonts w:cs="Times New Roman"/>
          <w:color w:val="000000"/>
          <w:lang w:val="en-US"/>
        </w:rPr>
        <w:t>A patient’s baseline urinary function, erectile function and</w:t>
      </w:r>
      <w:r>
        <w:rPr>
          <w:rFonts w:cs="NaSˇ"/>
          <w:color w:val="000000"/>
          <w:lang w:val="en-US"/>
        </w:rPr>
        <w:t xml:space="preserve"> </w:t>
      </w:r>
      <w:r w:rsidRPr="00DE76FA">
        <w:rPr>
          <w:rFonts w:cs="Times New Roman"/>
          <w:color w:val="000000"/>
          <w:lang w:val="en-US"/>
        </w:rPr>
        <w:t>quality of life must be assessed. If surgery in the form of a pan-urethrectomy is predicted</w:t>
      </w:r>
      <w:r>
        <w:rPr>
          <w:rFonts w:cs="NaSˇ"/>
          <w:color w:val="000000"/>
          <w:lang w:val="en-US"/>
        </w:rPr>
        <w:t xml:space="preserve"> </w:t>
      </w:r>
      <w:r w:rsidRPr="00DE76FA">
        <w:rPr>
          <w:rFonts w:cs="NaSˇ"/>
          <w:color w:val="000000"/>
          <w:lang w:val="en-US"/>
        </w:rPr>
        <w:t>to impact significantly on urinary function, then a urinary diversion should be considered.</w:t>
      </w:r>
      <w:r>
        <w:rPr>
          <w:rFonts w:cs="NaSˇ"/>
          <w:color w:val="000000"/>
          <w:lang w:val="en-US"/>
        </w:rPr>
        <w:t xml:space="preserve"> </w:t>
      </w:r>
      <w:r w:rsidRPr="00DE76FA">
        <w:rPr>
          <w:rFonts w:cs="Times New Roman"/>
          <w:color w:val="000000"/>
          <w:lang w:val="en-US"/>
        </w:rPr>
        <w:t xml:space="preserve">Surgical </w:t>
      </w:r>
      <w:r w:rsidR="00FE5999">
        <w:rPr>
          <w:rFonts w:cs="Times New Roman"/>
          <w:color w:val="000000"/>
          <w:lang w:val="en-US"/>
        </w:rPr>
        <w:t>WLE</w:t>
      </w:r>
      <w:r w:rsidRPr="00DE76FA">
        <w:rPr>
          <w:rFonts w:cs="Times New Roman"/>
          <w:color w:val="000000"/>
          <w:lang w:val="en-US"/>
        </w:rPr>
        <w:t xml:space="preserve"> of the glans lesions may result in deviation of the urinary stream</w:t>
      </w:r>
      <w:r>
        <w:rPr>
          <w:rFonts w:cs="NaSˇ"/>
          <w:color w:val="000000"/>
          <w:lang w:val="en-US"/>
        </w:rPr>
        <w:t xml:space="preserve"> </w:t>
      </w:r>
      <w:r w:rsidRPr="00DE76FA">
        <w:rPr>
          <w:rFonts w:cs="NaSˇ"/>
          <w:color w:val="000000"/>
          <w:lang w:val="en-US"/>
        </w:rPr>
        <w:t>or a poor cosmetic result in which case a total glansectomy should be offered</w:t>
      </w:r>
      <w:r w:rsidR="009372F5">
        <w:rPr>
          <w:rFonts w:cs="NaSˇ"/>
          <w:color w:val="000000"/>
          <w:lang w:val="en-US"/>
        </w:rPr>
        <w:t xml:space="preserve"> to ensure clear margins and provide a cosmetically acceptable result</w:t>
      </w:r>
      <w:r w:rsidRPr="00DE76FA">
        <w:rPr>
          <w:rFonts w:cs="NaSˇ"/>
          <w:color w:val="000000"/>
          <w:lang w:val="en-US"/>
        </w:rPr>
        <w:t>. There is no</w:t>
      </w:r>
      <w:r>
        <w:rPr>
          <w:rFonts w:cs="NaSˇ"/>
          <w:color w:val="000000"/>
          <w:lang w:val="en-US"/>
        </w:rPr>
        <w:t xml:space="preserve"> </w:t>
      </w:r>
      <w:r w:rsidRPr="00DE76FA">
        <w:rPr>
          <w:rFonts w:cs="Times New Roman"/>
          <w:color w:val="000000"/>
          <w:lang w:val="en-US"/>
        </w:rPr>
        <w:t>evidence that radical surgery</w:t>
      </w:r>
      <w:r w:rsidR="009372F5">
        <w:rPr>
          <w:rFonts w:cs="Times New Roman"/>
          <w:color w:val="000000"/>
          <w:lang w:val="en-US"/>
        </w:rPr>
        <w:t>,</w:t>
      </w:r>
      <w:r w:rsidR="009372F5" w:rsidRPr="009372F5">
        <w:rPr>
          <w:rFonts w:cs="Times New Roman"/>
          <w:color w:val="000000"/>
          <w:lang w:val="en-US"/>
        </w:rPr>
        <w:t xml:space="preserve"> </w:t>
      </w:r>
      <w:r w:rsidR="009372F5">
        <w:rPr>
          <w:rFonts w:cs="Times New Roman"/>
          <w:color w:val="000000"/>
          <w:lang w:val="en-US"/>
        </w:rPr>
        <w:t>such as partial penectomy or radical penectomy,</w:t>
      </w:r>
      <w:r w:rsidRPr="00DE76FA">
        <w:rPr>
          <w:rFonts w:cs="Times New Roman"/>
          <w:color w:val="000000"/>
          <w:lang w:val="en-US"/>
        </w:rPr>
        <w:t xml:space="preserve"> has an impact on overall survival.</w:t>
      </w:r>
    </w:p>
    <w:p w14:paraId="217849FF" w14:textId="77777777" w:rsidR="00DE76FA" w:rsidRDefault="00DE76FA" w:rsidP="00DE76FA">
      <w:pPr>
        <w:widowControl w:val="0"/>
        <w:autoSpaceDE w:val="0"/>
        <w:autoSpaceDN w:val="0"/>
        <w:adjustRightInd w:val="0"/>
        <w:spacing w:line="360" w:lineRule="auto"/>
        <w:jc w:val="both"/>
        <w:rPr>
          <w:rFonts w:cs="NaSˇ"/>
          <w:color w:val="000000"/>
          <w:lang w:val="en-US"/>
        </w:rPr>
      </w:pPr>
    </w:p>
    <w:p w14:paraId="49196763" w14:textId="1C038AC6" w:rsidR="00DE76FA" w:rsidRPr="00DE76FA" w:rsidRDefault="00DE76FA" w:rsidP="00DE76FA">
      <w:pPr>
        <w:widowControl w:val="0"/>
        <w:autoSpaceDE w:val="0"/>
        <w:autoSpaceDN w:val="0"/>
        <w:adjustRightInd w:val="0"/>
        <w:spacing w:line="360" w:lineRule="auto"/>
        <w:jc w:val="both"/>
        <w:rPr>
          <w:rFonts w:cs="NaSˇ"/>
          <w:color w:val="000000"/>
          <w:lang w:val="en-US"/>
        </w:rPr>
      </w:pPr>
      <w:r w:rsidRPr="00DE76FA">
        <w:rPr>
          <w:rFonts w:cs="NaSˇ"/>
          <w:color w:val="000000"/>
          <w:lang w:val="en-US"/>
        </w:rPr>
        <w:t>4. In the event of R1 margins (margin &lt; 5 mm), repeat local excision or radical resection may be</w:t>
      </w:r>
      <w:r>
        <w:rPr>
          <w:rFonts w:cs="NaSˇ"/>
          <w:color w:val="000000"/>
          <w:lang w:val="en-US"/>
        </w:rPr>
        <w:t xml:space="preserve"> </w:t>
      </w:r>
      <w:r w:rsidRPr="00DE76FA">
        <w:rPr>
          <w:rFonts w:cs="NaSˇ"/>
          <w:color w:val="000000"/>
          <w:lang w:val="en-US"/>
        </w:rPr>
        <w:t>performed to obtain an R0 margin.</w:t>
      </w:r>
    </w:p>
    <w:p w14:paraId="55CE3E3F" w14:textId="77777777" w:rsidR="00DE76FA" w:rsidRDefault="00DE76FA" w:rsidP="00DE76FA">
      <w:pPr>
        <w:widowControl w:val="0"/>
        <w:autoSpaceDE w:val="0"/>
        <w:autoSpaceDN w:val="0"/>
        <w:adjustRightInd w:val="0"/>
        <w:spacing w:line="360" w:lineRule="auto"/>
        <w:jc w:val="both"/>
        <w:rPr>
          <w:rFonts w:cs="Times New Roman"/>
          <w:color w:val="000000"/>
          <w:lang w:val="en-US"/>
        </w:rPr>
      </w:pPr>
    </w:p>
    <w:p w14:paraId="05B83A76" w14:textId="24FB0C5E" w:rsidR="00DE76FA" w:rsidRDefault="00DE76FA" w:rsidP="00DE76FA">
      <w:pPr>
        <w:widowControl w:val="0"/>
        <w:autoSpaceDE w:val="0"/>
        <w:autoSpaceDN w:val="0"/>
        <w:adjustRightInd w:val="0"/>
        <w:spacing w:line="360" w:lineRule="auto"/>
        <w:jc w:val="both"/>
        <w:rPr>
          <w:rFonts w:cs="Times New Roman"/>
          <w:color w:val="000000"/>
          <w:lang w:val="en-US"/>
        </w:rPr>
      </w:pPr>
      <w:r w:rsidRPr="00DE76FA">
        <w:rPr>
          <w:rFonts w:cs="Times New Roman"/>
          <w:color w:val="000000"/>
          <w:lang w:val="en-US"/>
        </w:rPr>
        <w:t>5. Lymphadenectomy should only be performed when there is evidence of metastatic regional</w:t>
      </w:r>
      <w:r>
        <w:rPr>
          <w:rFonts w:cs="Times New Roman"/>
          <w:color w:val="000000"/>
          <w:lang w:val="en-US"/>
        </w:rPr>
        <w:t xml:space="preserve"> </w:t>
      </w:r>
      <w:r w:rsidRPr="00DE76FA">
        <w:rPr>
          <w:rFonts w:cs="Times New Roman"/>
          <w:color w:val="000000"/>
          <w:lang w:val="en-US"/>
        </w:rPr>
        <w:t>nodal disease.</w:t>
      </w:r>
    </w:p>
    <w:p w14:paraId="4E162E51" w14:textId="77777777" w:rsidR="00DE76FA" w:rsidRDefault="00DE76FA" w:rsidP="00DE76FA">
      <w:pPr>
        <w:widowControl w:val="0"/>
        <w:autoSpaceDE w:val="0"/>
        <w:autoSpaceDN w:val="0"/>
        <w:adjustRightInd w:val="0"/>
        <w:spacing w:line="360" w:lineRule="auto"/>
        <w:jc w:val="both"/>
        <w:rPr>
          <w:rFonts w:cs="Times New Roman"/>
          <w:color w:val="000000"/>
          <w:lang w:val="en-US"/>
        </w:rPr>
      </w:pPr>
    </w:p>
    <w:p w14:paraId="43FBADCC" w14:textId="2B525001" w:rsidR="00DE76FA" w:rsidRDefault="00DE76FA" w:rsidP="00DE76FA">
      <w:pPr>
        <w:widowControl w:val="0"/>
        <w:autoSpaceDE w:val="0"/>
        <w:autoSpaceDN w:val="0"/>
        <w:adjustRightInd w:val="0"/>
        <w:spacing w:line="360" w:lineRule="auto"/>
        <w:jc w:val="both"/>
        <w:rPr>
          <w:rFonts w:cs="Times New Roman"/>
          <w:lang w:val="en-US"/>
        </w:rPr>
      </w:pPr>
      <w:r>
        <w:rPr>
          <w:rFonts w:cs="Times New Roman"/>
          <w:lang w:val="en-US"/>
        </w:rPr>
        <w:t xml:space="preserve">6. </w:t>
      </w:r>
      <w:r w:rsidRPr="00DE76FA">
        <w:rPr>
          <w:rFonts w:cs="Times New Roman"/>
          <w:lang w:val="en-US"/>
        </w:rPr>
        <w:t xml:space="preserve">Sentinel </w:t>
      </w:r>
      <w:r w:rsidR="009372F5">
        <w:rPr>
          <w:rFonts w:cs="Times New Roman"/>
          <w:lang w:val="en-US"/>
        </w:rPr>
        <w:t xml:space="preserve">lymph </w:t>
      </w:r>
      <w:r w:rsidRPr="00DE76FA">
        <w:rPr>
          <w:rFonts w:cs="Times New Roman"/>
          <w:lang w:val="en-US"/>
        </w:rPr>
        <w:t xml:space="preserve">node biopsy may be performed using </w:t>
      </w:r>
      <w:r w:rsidR="009372F5">
        <w:rPr>
          <w:rFonts w:cs="Times New Roman"/>
          <w:lang w:val="en-US"/>
        </w:rPr>
        <w:t xml:space="preserve">the </w:t>
      </w:r>
      <w:r w:rsidRPr="00DE76FA">
        <w:rPr>
          <w:rFonts w:cs="Times New Roman"/>
          <w:lang w:val="en-US"/>
        </w:rPr>
        <w:t>same rationale as for patients with squamous</w:t>
      </w:r>
      <w:r>
        <w:rPr>
          <w:rFonts w:cs="Times New Roman"/>
          <w:lang w:val="en-US"/>
        </w:rPr>
        <w:t xml:space="preserve"> </w:t>
      </w:r>
      <w:r w:rsidRPr="00DE76FA">
        <w:rPr>
          <w:rFonts w:cs="Times New Roman"/>
          <w:lang w:val="en-US"/>
        </w:rPr>
        <w:t>carcinoma of the penis.</w:t>
      </w:r>
    </w:p>
    <w:p w14:paraId="1D7CCF01" w14:textId="77777777" w:rsidR="00FF0F65" w:rsidRDefault="00FF0F65" w:rsidP="00DE76FA">
      <w:pPr>
        <w:widowControl w:val="0"/>
        <w:autoSpaceDE w:val="0"/>
        <w:autoSpaceDN w:val="0"/>
        <w:adjustRightInd w:val="0"/>
        <w:spacing w:line="360" w:lineRule="auto"/>
        <w:jc w:val="both"/>
        <w:rPr>
          <w:rFonts w:cs="Times New Roman"/>
          <w:lang w:val="en-US"/>
        </w:rPr>
      </w:pPr>
    </w:p>
    <w:p w14:paraId="581E087E" w14:textId="77777777" w:rsidR="00FF0F65" w:rsidRDefault="00FF0F65" w:rsidP="00DE76FA">
      <w:pPr>
        <w:widowControl w:val="0"/>
        <w:autoSpaceDE w:val="0"/>
        <w:autoSpaceDN w:val="0"/>
        <w:adjustRightInd w:val="0"/>
        <w:spacing w:line="360" w:lineRule="auto"/>
        <w:jc w:val="both"/>
        <w:rPr>
          <w:rFonts w:cs="Times New Roman"/>
          <w:lang w:val="en-US"/>
        </w:rPr>
      </w:pPr>
    </w:p>
    <w:p w14:paraId="005C5F07" w14:textId="350883B9" w:rsidR="00FF0F65" w:rsidRDefault="00FF0F65" w:rsidP="00FF0F65">
      <w:pPr>
        <w:pStyle w:val="Heading2"/>
        <w:spacing w:line="360" w:lineRule="auto"/>
      </w:pPr>
      <w:r>
        <w:t>3.6</w:t>
      </w:r>
      <w:r w:rsidRPr="00C30A88">
        <w:t xml:space="preserve"> </w:t>
      </w:r>
      <w:r>
        <w:t>Adjuvant Systemic Therapy</w:t>
      </w:r>
    </w:p>
    <w:p w14:paraId="06856BE9" w14:textId="77777777" w:rsidR="00FF0F65" w:rsidRDefault="00FF0F65" w:rsidP="00FF0F65">
      <w:pPr>
        <w:widowControl w:val="0"/>
        <w:autoSpaceDE w:val="0"/>
        <w:autoSpaceDN w:val="0"/>
        <w:adjustRightInd w:val="0"/>
        <w:spacing w:line="360" w:lineRule="auto"/>
        <w:jc w:val="both"/>
        <w:rPr>
          <w:rFonts w:cs="Times New Roman"/>
          <w:lang w:val="en-US"/>
        </w:rPr>
      </w:pPr>
    </w:p>
    <w:p w14:paraId="5C77DEF7" w14:textId="478971BB" w:rsidR="00FF0F65" w:rsidRP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 xml:space="preserve">1. </w:t>
      </w:r>
      <w:r w:rsidRPr="00FF0F65">
        <w:rPr>
          <w:rFonts w:cs="Times New Roman"/>
          <w:lang w:val="en-US"/>
        </w:rPr>
        <w:t>The choice of adjuvant systemic treatment should be guided by the most contemporary data.</w:t>
      </w:r>
    </w:p>
    <w:p w14:paraId="44DA4676" w14:textId="77777777" w:rsidR="00FF0F65" w:rsidRDefault="00FF0F65" w:rsidP="00FF0F65">
      <w:pPr>
        <w:widowControl w:val="0"/>
        <w:autoSpaceDE w:val="0"/>
        <w:autoSpaceDN w:val="0"/>
        <w:adjustRightInd w:val="0"/>
        <w:spacing w:line="360" w:lineRule="auto"/>
        <w:jc w:val="both"/>
        <w:rPr>
          <w:rFonts w:cs="Times New Roman"/>
          <w:lang w:val="en-US"/>
        </w:rPr>
      </w:pPr>
    </w:p>
    <w:p w14:paraId="1338AD48" w14:textId="1B62084B" w:rsidR="00FF0F65" w:rsidRP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2</w:t>
      </w:r>
      <w:r w:rsidRPr="00FF0F65">
        <w:rPr>
          <w:rFonts w:cs="Times New Roman"/>
          <w:lang w:val="en-US"/>
        </w:rPr>
        <w:t>. There is good evidence for the activity of immune checkpoint inhibitors in the metastatic</w:t>
      </w:r>
      <w:r>
        <w:rPr>
          <w:rFonts w:cs="Times New Roman"/>
          <w:lang w:val="en-US"/>
        </w:rPr>
        <w:t xml:space="preserve"> </w:t>
      </w:r>
      <w:r w:rsidRPr="00FF0F65">
        <w:rPr>
          <w:rFonts w:cs="Times New Roman"/>
          <w:lang w:val="en-US"/>
        </w:rPr>
        <w:t>setting for both cutaneous and mucosal melanoma. Currently in cutaneous melanoma there</w:t>
      </w:r>
      <w:r>
        <w:rPr>
          <w:rFonts w:cs="Times New Roman"/>
          <w:lang w:val="en-US"/>
        </w:rPr>
        <w:t xml:space="preserve"> </w:t>
      </w:r>
      <w:r w:rsidRPr="00FF0F65">
        <w:rPr>
          <w:rFonts w:cs="Times New Roman"/>
          <w:lang w:val="en-US"/>
        </w:rPr>
        <w:t xml:space="preserve">is also evidence that immune checkpoint inhibitors and </w:t>
      </w:r>
      <w:r w:rsidRPr="001015CD">
        <w:rPr>
          <w:rFonts w:cs="Times New Roman"/>
          <w:i/>
          <w:lang w:val="en-US"/>
        </w:rPr>
        <w:t>BRAF</w:t>
      </w:r>
      <w:r w:rsidRPr="00FF0F65">
        <w:rPr>
          <w:rFonts w:cs="Times New Roman"/>
          <w:lang w:val="en-US"/>
        </w:rPr>
        <w:t>-targeted agents impact survival</w:t>
      </w:r>
      <w:r>
        <w:rPr>
          <w:rFonts w:cs="Times New Roman"/>
          <w:lang w:val="en-US"/>
        </w:rPr>
        <w:t xml:space="preserve"> </w:t>
      </w:r>
      <w:r w:rsidRPr="00FF0F65">
        <w:rPr>
          <w:rFonts w:cs="Times New Roman"/>
          <w:lang w:val="en-US"/>
        </w:rPr>
        <w:t>in the adjuvant setting. Therefore</w:t>
      </w:r>
      <w:r w:rsidR="00AF2EBC">
        <w:rPr>
          <w:rFonts w:cs="Times New Roman"/>
          <w:lang w:val="en-US"/>
        </w:rPr>
        <w:t>,</w:t>
      </w:r>
      <w:r w:rsidRPr="00FF0F65">
        <w:rPr>
          <w:rFonts w:cs="Times New Roman"/>
          <w:lang w:val="en-US"/>
        </w:rPr>
        <w:t xml:space="preserve"> consideration should be given to their use in patients with</w:t>
      </w:r>
      <w:r>
        <w:rPr>
          <w:rFonts w:cs="Times New Roman"/>
          <w:lang w:val="en-US"/>
        </w:rPr>
        <w:t xml:space="preserve"> </w:t>
      </w:r>
      <w:r w:rsidRPr="00FF0F65">
        <w:rPr>
          <w:rFonts w:cs="Times New Roman"/>
          <w:lang w:val="en-US"/>
        </w:rPr>
        <w:t xml:space="preserve">AUG melanoma who </w:t>
      </w:r>
      <w:r w:rsidRPr="00FF0F65">
        <w:rPr>
          <w:rFonts w:cs="Times New Roman"/>
          <w:lang w:val="en-US"/>
        </w:rPr>
        <w:lastRenderedPageBreak/>
        <w:t>are at high risk of relapse.</w:t>
      </w:r>
    </w:p>
    <w:p w14:paraId="55F67FD3" w14:textId="77777777" w:rsidR="00FF0F65" w:rsidRDefault="00FF0F65" w:rsidP="00DE76FA">
      <w:pPr>
        <w:widowControl w:val="0"/>
        <w:autoSpaceDE w:val="0"/>
        <w:autoSpaceDN w:val="0"/>
        <w:adjustRightInd w:val="0"/>
        <w:spacing w:line="360" w:lineRule="auto"/>
        <w:jc w:val="both"/>
        <w:rPr>
          <w:rFonts w:cs="Times New Roman"/>
          <w:lang w:val="en-US"/>
        </w:rPr>
      </w:pPr>
    </w:p>
    <w:p w14:paraId="505B3753" w14:textId="12111969" w:rsidR="00FF0F65" w:rsidRDefault="00FF0F65" w:rsidP="00FF0F65">
      <w:pPr>
        <w:pStyle w:val="Heading2"/>
        <w:spacing w:line="360" w:lineRule="auto"/>
      </w:pPr>
      <w:r>
        <w:t>3.7</w:t>
      </w:r>
      <w:r w:rsidRPr="00C30A88">
        <w:t xml:space="preserve"> </w:t>
      </w:r>
      <w:r>
        <w:t>Radiotherapy</w:t>
      </w:r>
    </w:p>
    <w:p w14:paraId="79621683" w14:textId="77777777" w:rsidR="00FF0F65" w:rsidRDefault="00FF0F65" w:rsidP="00FF0F65">
      <w:pPr>
        <w:widowControl w:val="0"/>
        <w:autoSpaceDE w:val="0"/>
        <w:autoSpaceDN w:val="0"/>
        <w:adjustRightInd w:val="0"/>
        <w:spacing w:line="360" w:lineRule="auto"/>
        <w:jc w:val="both"/>
        <w:rPr>
          <w:rFonts w:cs="Times New Roman"/>
          <w:lang w:val="en-US"/>
        </w:rPr>
      </w:pPr>
    </w:p>
    <w:p w14:paraId="440470FA" w14:textId="7730444B" w:rsidR="00FF0F65" w:rsidRP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 xml:space="preserve">1. </w:t>
      </w:r>
      <w:r w:rsidRPr="00FF0F65">
        <w:rPr>
          <w:rFonts w:cs="Times New Roman"/>
          <w:lang w:val="en-US"/>
        </w:rPr>
        <w:t>The routine use of adjuvant radiotherapy following curative resection in AUG melanoma is not</w:t>
      </w:r>
      <w:r>
        <w:rPr>
          <w:rFonts w:cs="Times New Roman"/>
          <w:lang w:val="en-US"/>
        </w:rPr>
        <w:t xml:space="preserve"> </w:t>
      </w:r>
      <w:r w:rsidRPr="00FF0F65">
        <w:rPr>
          <w:rFonts w:cs="Times New Roman"/>
          <w:lang w:val="en-US"/>
        </w:rPr>
        <w:t>recommended outside of clinical studies.</w:t>
      </w:r>
    </w:p>
    <w:p w14:paraId="41E2E667" w14:textId="77777777" w:rsidR="00FF0F65" w:rsidRDefault="00FF0F65" w:rsidP="00FF0F65">
      <w:pPr>
        <w:widowControl w:val="0"/>
        <w:autoSpaceDE w:val="0"/>
        <w:autoSpaceDN w:val="0"/>
        <w:adjustRightInd w:val="0"/>
        <w:spacing w:line="360" w:lineRule="auto"/>
        <w:jc w:val="both"/>
        <w:rPr>
          <w:rFonts w:cs="NaSˇ"/>
          <w:lang w:val="en-US"/>
        </w:rPr>
      </w:pPr>
    </w:p>
    <w:p w14:paraId="6271D0C9" w14:textId="03A2BB16" w:rsidR="00FF0F65" w:rsidRPr="00FF0F65" w:rsidRDefault="00FF0F65" w:rsidP="00FF0F65">
      <w:pPr>
        <w:widowControl w:val="0"/>
        <w:autoSpaceDE w:val="0"/>
        <w:autoSpaceDN w:val="0"/>
        <w:adjustRightInd w:val="0"/>
        <w:spacing w:line="360" w:lineRule="auto"/>
        <w:jc w:val="both"/>
        <w:rPr>
          <w:rFonts w:cs="NaSˇ"/>
          <w:lang w:val="en-US"/>
        </w:rPr>
      </w:pPr>
      <w:r>
        <w:rPr>
          <w:rFonts w:cs="NaSˇ"/>
          <w:lang w:val="en-US"/>
        </w:rPr>
        <w:t>2</w:t>
      </w:r>
      <w:r w:rsidRPr="00FF0F65">
        <w:rPr>
          <w:rFonts w:cs="NaSˇ"/>
          <w:lang w:val="en-US"/>
        </w:rPr>
        <w:t>. If resection with curative intent only achieves an R1 margin, and radical resection is deemed</w:t>
      </w:r>
      <w:r>
        <w:rPr>
          <w:rFonts w:cs="NaSˇ"/>
          <w:lang w:val="en-US"/>
        </w:rPr>
        <w:t xml:space="preserve"> </w:t>
      </w:r>
      <w:r w:rsidRPr="00FF0F65">
        <w:rPr>
          <w:rFonts w:cs="Times New Roman"/>
          <w:lang w:val="en-US"/>
        </w:rPr>
        <w:t>inappropriate, due to associated morbidity or other clinical reason, then consideration should</w:t>
      </w:r>
      <w:r>
        <w:rPr>
          <w:rFonts w:cs="NaSˇ"/>
          <w:lang w:val="en-US"/>
        </w:rPr>
        <w:t xml:space="preserve"> </w:t>
      </w:r>
      <w:r w:rsidRPr="00FF0F65">
        <w:rPr>
          <w:rFonts w:cs="Times New Roman"/>
          <w:lang w:val="en-US"/>
        </w:rPr>
        <w:t>be given to adjuvant radiotherapy in order to reduce the probability of local recurrence.</w:t>
      </w:r>
    </w:p>
    <w:p w14:paraId="07B18B07" w14:textId="77777777" w:rsidR="00FF0F65" w:rsidRDefault="00FF0F65" w:rsidP="00FF0F65">
      <w:pPr>
        <w:widowControl w:val="0"/>
        <w:autoSpaceDE w:val="0"/>
        <w:autoSpaceDN w:val="0"/>
        <w:adjustRightInd w:val="0"/>
        <w:spacing w:line="360" w:lineRule="auto"/>
        <w:jc w:val="both"/>
        <w:rPr>
          <w:rFonts w:cs="Times New Roman"/>
          <w:lang w:val="en-US"/>
        </w:rPr>
      </w:pPr>
    </w:p>
    <w:p w14:paraId="4363942C" w14:textId="51C4D879" w:rsidR="00FF0F65" w:rsidRP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3</w:t>
      </w:r>
      <w:r w:rsidRPr="00FF0F65">
        <w:rPr>
          <w:rFonts w:cs="Times New Roman"/>
          <w:lang w:val="en-US"/>
        </w:rPr>
        <w:t>. Regional lymph nodes should not be included routinely in the target volume.</w:t>
      </w:r>
    </w:p>
    <w:p w14:paraId="1EA8FD72" w14:textId="77777777" w:rsidR="00FF0F65" w:rsidRDefault="00FF0F65" w:rsidP="00FF0F65">
      <w:pPr>
        <w:widowControl w:val="0"/>
        <w:autoSpaceDE w:val="0"/>
        <w:autoSpaceDN w:val="0"/>
        <w:adjustRightInd w:val="0"/>
        <w:spacing w:line="360" w:lineRule="auto"/>
        <w:jc w:val="both"/>
        <w:rPr>
          <w:rFonts w:cs="Times New Roman"/>
          <w:lang w:val="en-US"/>
        </w:rPr>
      </w:pPr>
    </w:p>
    <w:p w14:paraId="6C92A1EF" w14:textId="5B19D4B2" w:rsid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4</w:t>
      </w:r>
      <w:r w:rsidRPr="00FF0F65">
        <w:rPr>
          <w:rFonts w:cs="Times New Roman"/>
          <w:lang w:val="en-US"/>
        </w:rPr>
        <w:t xml:space="preserve">. If external beam </w:t>
      </w:r>
      <w:r w:rsidR="00BF3A55">
        <w:rPr>
          <w:rFonts w:cs="Times New Roman"/>
          <w:lang w:val="en-US"/>
        </w:rPr>
        <w:t>RT</w:t>
      </w:r>
      <w:r w:rsidR="00BF3A55" w:rsidRPr="00FF0F65">
        <w:rPr>
          <w:rFonts w:cs="Times New Roman"/>
          <w:lang w:val="en-US"/>
        </w:rPr>
        <w:t xml:space="preserve"> </w:t>
      </w:r>
      <w:r w:rsidRPr="00FF0F65">
        <w:rPr>
          <w:rFonts w:cs="Times New Roman"/>
          <w:lang w:val="en-US"/>
        </w:rPr>
        <w:t>is planned in the adjuvant setting it should be given at a radical</w:t>
      </w:r>
      <w:r>
        <w:rPr>
          <w:rFonts w:cs="Times New Roman"/>
          <w:lang w:val="en-US"/>
        </w:rPr>
        <w:t xml:space="preserve"> </w:t>
      </w:r>
      <w:r w:rsidRPr="00FF0F65">
        <w:rPr>
          <w:rFonts w:cs="Times New Roman"/>
          <w:lang w:val="en-US"/>
        </w:rPr>
        <w:t>dose equivalent (e.g. at least equivalent to 45Gy/25#).</w:t>
      </w:r>
    </w:p>
    <w:p w14:paraId="35360761" w14:textId="77777777" w:rsidR="00FF0F65" w:rsidRDefault="00FF0F65" w:rsidP="00FF0F65">
      <w:pPr>
        <w:widowControl w:val="0"/>
        <w:autoSpaceDE w:val="0"/>
        <w:autoSpaceDN w:val="0"/>
        <w:adjustRightInd w:val="0"/>
        <w:spacing w:line="360" w:lineRule="auto"/>
        <w:jc w:val="both"/>
        <w:rPr>
          <w:rFonts w:cs="Times New Roman"/>
          <w:lang w:val="en-US"/>
        </w:rPr>
      </w:pPr>
    </w:p>
    <w:p w14:paraId="51140628" w14:textId="566D409E" w:rsidR="00FF0F65" w:rsidRDefault="00FF0F65" w:rsidP="00FF0F65">
      <w:pPr>
        <w:pStyle w:val="Heading2"/>
        <w:spacing w:line="360" w:lineRule="auto"/>
      </w:pPr>
      <w:r>
        <w:t>3.8</w:t>
      </w:r>
      <w:r w:rsidRPr="00C30A88">
        <w:t xml:space="preserve"> </w:t>
      </w:r>
      <w:r>
        <w:t xml:space="preserve">Follow-up </w:t>
      </w:r>
      <w:r w:rsidR="001C3E32">
        <w:t>after potentially curative treatment</w:t>
      </w:r>
    </w:p>
    <w:p w14:paraId="1A7E61A9" w14:textId="77777777" w:rsidR="00FF0F65" w:rsidRDefault="00FF0F65" w:rsidP="00FF0F65">
      <w:pPr>
        <w:widowControl w:val="0"/>
        <w:autoSpaceDE w:val="0"/>
        <w:autoSpaceDN w:val="0"/>
        <w:adjustRightInd w:val="0"/>
        <w:spacing w:line="360" w:lineRule="auto"/>
        <w:jc w:val="both"/>
        <w:rPr>
          <w:rFonts w:cs="Times New Roman"/>
          <w:lang w:val="en-US"/>
        </w:rPr>
      </w:pPr>
    </w:p>
    <w:p w14:paraId="65B9048D" w14:textId="41F02AA9" w:rsidR="00FF0F65" w:rsidRDefault="00FF0F65" w:rsidP="00FF0F65">
      <w:pPr>
        <w:widowControl w:val="0"/>
        <w:autoSpaceDE w:val="0"/>
        <w:autoSpaceDN w:val="0"/>
        <w:adjustRightInd w:val="0"/>
        <w:spacing w:line="360" w:lineRule="auto"/>
        <w:jc w:val="both"/>
        <w:rPr>
          <w:rFonts w:cs="Times New Roman"/>
          <w:lang w:val="en-US"/>
        </w:rPr>
      </w:pPr>
      <w:r w:rsidRPr="00FF0F65">
        <w:rPr>
          <w:rFonts w:cs="Times New Roman"/>
          <w:lang w:val="en-US"/>
        </w:rPr>
        <w:t>1. All patients should have rapid access to clinical review between appointments or after</w:t>
      </w:r>
      <w:r>
        <w:rPr>
          <w:rFonts w:cs="Times New Roman"/>
          <w:lang w:val="en-US"/>
        </w:rPr>
        <w:t xml:space="preserve"> </w:t>
      </w:r>
      <w:r w:rsidRPr="00FF0F65">
        <w:rPr>
          <w:rFonts w:cs="Times New Roman"/>
          <w:lang w:val="en-US"/>
        </w:rPr>
        <w:t>discharge if they have any concerns. Follow-up schedules have been divided into local and</w:t>
      </w:r>
      <w:r>
        <w:rPr>
          <w:rFonts w:cs="Times New Roman"/>
          <w:lang w:val="en-US"/>
        </w:rPr>
        <w:t xml:space="preserve"> </w:t>
      </w:r>
      <w:r w:rsidRPr="00FF0F65">
        <w:rPr>
          <w:rFonts w:cs="Times New Roman"/>
          <w:lang w:val="en-US"/>
        </w:rPr>
        <w:t>systemic relapse. Patients should be followed up for evidence of local, regional and systemic</w:t>
      </w:r>
      <w:r>
        <w:rPr>
          <w:rFonts w:cs="Times New Roman"/>
          <w:lang w:val="en-US"/>
        </w:rPr>
        <w:t xml:space="preserve"> </w:t>
      </w:r>
      <w:r w:rsidRPr="00FF0F65">
        <w:rPr>
          <w:rFonts w:cs="Times New Roman"/>
          <w:lang w:val="en-US"/>
        </w:rPr>
        <w:t>relapse.</w:t>
      </w:r>
    </w:p>
    <w:p w14:paraId="35A170E2" w14:textId="107DE89D" w:rsidR="00FF0F65" w:rsidRDefault="00FF0F65" w:rsidP="00FF0F65">
      <w:pPr>
        <w:widowControl w:val="0"/>
        <w:autoSpaceDE w:val="0"/>
        <w:autoSpaceDN w:val="0"/>
        <w:adjustRightInd w:val="0"/>
        <w:spacing w:line="360" w:lineRule="auto"/>
        <w:jc w:val="both"/>
        <w:rPr>
          <w:rFonts w:cs="Times New Roman"/>
          <w:lang w:val="en-US"/>
        </w:rPr>
      </w:pPr>
      <w:r>
        <w:rPr>
          <w:rFonts w:cs="Times New Roman"/>
          <w:lang w:val="en-US"/>
        </w:rPr>
        <w:t xml:space="preserve">  </w:t>
      </w:r>
    </w:p>
    <w:p w14:paraId="5CE32135" w14:textId="01367C64" w:rsidR="00FF0F65" w:rsidRDefault="00FF0F65" w:rsidP="004E7410">
      <w:pPr>
        <w:widowControl w:val="0"/>
        <w:autoSpaceDE w:val="0"/>
        <w:autoSpaceDN w:val="0"/>
        <w:adjustRightInd w:val="0"/>
        <w:spacing w:line="360" w:lineRule="auto"/>
        <w:jc w:val="both"/>
        <w:rPr>
          <w:rFonts w:cs="Times New Roman"/>
          <w:lang w:val="en-US"/>
        </w:rPr>
      </w:pPr>
      <w:r>
        <w:rPr>
          <w:rFonts w:cs="Times New Roman"/>
          <w:lang w:val="en-US"/>
        </w:rPr>
        <w:t xml:space="preserve">2. </w:t>
      </w:r>
      <w:r w:rsidR="001C3E32">
        <w:rPr>
          <w:rFonts w:cs="Times New Roman"/>
          <w:lang w:val="en-US"/>
        </w:rPr>
        <w:t xml:space="preserve">Site-specific recommended follow-up schedules for </w:t>
      </w:r>
      <w:r w:rsidR="004E7410">
        <w:rPr>
          <w:rFonts w:cs="Times New Roman"/>
          <w:lang w:val="en-US"/>
        </w:rPr>
        <w:t xml:space="preserve">the first 5 years after treatment for </w:t>
      </w:r>
      <w:r w:rsidR="001C3E32">
        <w:rPr>
          <w:rFonts w:cs="Times New Roman"/>
          <w:lang w:val="en-US"/>
        </w:rPr>
        <w:t>anorectal, vulvovaginal and penile mucosal melanoma are outlined in Tables 1, 2 and 3, respectively.</w:t>
      </w:r>
    </w:p>
    <w:p w14:paraId="54278E4D" w14:textId="77777777" w:rsidR="004E7410" w:rsidRDefault="004E7410" w:rsidP="004E7410">
      <w:pPr>
        <w:widowControl w:val="0"/>
        <w:autoSpaceDE w:val="0"/>
        <w:autoSpaceDN w:val="0"/>
        <w:adjustRightInd w:val="0"/>
        <w:spacing w:line="360" w:lineRule="auto"/>
        <w:rPr>
          <w:rFonts w:ascii="Times New Roman" w:hAnsi="Times New Roman" w:cs="Times New Roman"/>
          <w:sz w:val="17"/>
          <w:szCs w:val="17"/>
          <w:lang w:val="en-US"/>
        </w:rPr>
      </w:pPr>
    </w:p>
    <w:p w14:paraId="3F0B4529" w14:textId="1FF6E38F" w:rsidR="001C3E32" w:rsidRPr="004E7410" w:rsidRDefault="004E7410" w:rsidP="004E7410">
      <w:pPr>
        <w:widowControl w:val="0"/>
        <w:autoSpaceDE w:val="0"/>
        <w:autoSpaceDN w:val="0"/>
        <w:adjustRightInd w:val="0"/>
        <w:spacing w:line="360" w:lineRule="auto"/>
        <w:jc w:val="both"/>
        <w:rPr>
          <w:rFonts w:cs="Times New Roman"/>
          <w:lang w:val="en-US"/>
        </w:rPr>
      </w:pPr>
      <w:r w:rsidRPr="004E7410">
        <w:rPr>
          <w:rFonts w:cs="Times New Roman"/>
          <w:lang w:val="en-US"/>
        </w:rPr>
        <w:t>3. From years 6-10 patients should be given an annual appointment for clinical examination or open</w:t>
      </w:r>
      <w:r>
        <w:rPr>
          <w:rFonts w:cs="Times New Roman"/>
          <w:lang w:val="en-US"/>
        </w:rPr>
        <w:t xml:space="preserve"> </w:t>
      </w:r>
      <w:r w:rsidRPr="004E7410">
        <w:rPr>
          <w:rFonts w:cs="Times New Roman"/>
          <w:lang w:val="en-US"/>
        </w:rPr>
        <w:t>rapid access if available</w:t>
      </w:r>
      <w:r>
        <w:rPr>
          <w:rFonts w:cs="Times New Roman"/>
          <w:lang w:val="en-US"/>
        </w:rPr>
        <w:t xml:space="preserve">. </w:t>
      </w:r>
      <w:r w:rsidRPr="004E7410">
        <w:rPr>
          <w:rFonts w:cs="Times New Roman"/>
          <w:lang w:val="en-US"/>
        </w:rPr>
        <w:t>Patients should be discharged at year 10</w:t>
      </w:r>
      <w:r w:rsidR="001523E4">
        <w:rPr>
          <w:rFonts w:cs="Times New Roman"/>
          <w:lang w:val="en-US"/>
        </w:rPr>
        <w:t xml:space="preserve"> post diagnosis</w:t>
      </w:r>
      <w:r w:rsidR="004F40AC">
        <w:rPr>
          <w:rFonts w:cs="Times New Roman"/>
          <w:lang w:val="en-US"/>
        </w:rPr>
        <w:t>.</w:t>
      </w:r>
    </w:p>
    <w:p w14:paraId="2E68FF7A" w14:textId="77777777" w:rsidR="001C3E32" w:rsidRDefault="001C3E32" w:rsidP="00FF0F65">
      <w:pPr>
        <w:widowControl w:val="0"/>
        <w:autoSpaceDE w:val="0"/>
        <w:autoSpaceDN w:val="0"/>
        <w:adjustRightInd w:val="0"/>
        <w:spacing w:line="360" w:lineRule="auto"/>
        <w:jc w:val="both"/>
        <w:rPr>
          <w:rFonts w:cs="Times New Roman"/>
          <w:lang w:val="en-US"/>
        </w:rPr>
      </w:pPr>
    </w:p>
    <w:p w14:paraId="16333F17" w14:textId="1A3665D4" w:rsidR="001C3E32" w:rsidRDefault="001C3E32" w:rsidP="001C3E32">
      <w:pPr>
        <w:pStyle w:val="Heading2"/>
        <w:spacing w:line="360" w:lineRule="auto"/>
      </w:pPr>
      <w:r>
        <w:lastRenderedPageBreak/>
        <w:t>3.8</w:t>
      </w:r>
      <w:r w:rsidRPr="00C30A88">
        <w:t xml:space="preserve"> </w:t>
      </w:r>
      <w:r>
        <w:t>Metastatic disease</w:t>
      </w:r>
    </w:p>
    <w:p w14:paraId="3000EE8C" w14:textId="390951E7" w:rsidR="001C3E32" w:rsidRPr="00C30A88" w:rsidRDefault="001C3E32" w:rsidP="001C3E32">
      <w:pPr>
        <w:pStyle w:val="Heading3"/>
        <w:spacing w:line="360" w:lineRule="auto"/>
      </w:pPr>
      <w:r>
        <w:t>3.8.1 Treatment</w:t>
      </w:r>
    </w:p>
    <w:p w14:paraId="0D1DAD09" w14:textId="77777777" w:rsidR="001C3E32" w:rsidRDefault="001C3E32" w:rsidP="00FF0F65">
      <w:pPr>
        <w:widowControl w:val="0"/>
        <w:autoSpaceDE w:val="0"/>
        <w:autoSpaceDN w:val="0"/>
        <w:adjustRightInd w:val="0"/>
        <w:spacing w:line="360" w:lineRule="auto"/>
        <w:jc w:val="both"/>
        <w:rPr>
          <w:rFonts w:cs="Times New Roman"/>
          <w:lang w:val="en-US"/>
        </w:rPr>
      </w:pPr>
    </w:p>
    <w:p w14:paraId="43E05B00" w14:textId="3597E309"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 xml:space="preserve">1. </w:t>
      </w:r>
      <w:r w:rsidRPr="001C3E32">
        <w:rPr>
          <w:rFonts w:cs="Times New Roman"/>
          <w:lang w:val="en-US"/>
        </w:rPr>
        <w:t>The choice of systemic treatment should be guided by the most contemporary data.</w:t>
      </w:r>
    </w:p>
    <w:p w14:paraId="0F2CC599" w14:textId="77777777" w:rsidR="001C3E32" w:rsidRDefault="001C3E32" w:rsidP="001C3E32">
      <w:pPr>
        <w:widowControl w:val="0"/>
        <w:autoSpaceDE w:val="0"/>
        <w:autoSpaceDN w:val="0"/>
        <w:adjustRightInd w:val="0"/>
        <w:spacing w:line="360" w:lineRule="auto"/>
        <w:jc w:val="both"/>
        <w:rPr>
          <w:rFonts w:cs="Times New Roman"/>
          <w:lang w:val="en-US"/>
        </w:rPr>
      </w:pPr>
    </w:p>
    <w:p w14:paraId="290E412B" w14:textId="3372BBA4"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2</w:t>
      </w:r>
      <w:r w:rsidRPr="001C3E32">
        <w:rPr>
          <w:rFonts w:cs="Times New Roman"/>
          <w:lang w:val="en-US"/>
        </w:rPr>
        <w:t>. Use single agent anti-PD1 antibodies in patients with unresectable Stage III or Stage IV</w:t>
      </w:r>
      <w:r>
        <w:rPr>
          <w:rFonts w:cs="Times New Roman"/>
          <w:lang w:val="en-US"/>
        </w:rPr>
        <w:t xml:space="preserve"> </w:t>
      </w:r>
      <w:r w:rsidRPr="001C3E32">
        <w:rPr>
          <w:rFonts w:cs="Times New Roman"/>
          <w:lang w:val="en-US"/>
        </w:rPr>
        <w:t>tumours, taking into account any contraindications to this therapy.</w:t>
      </w:r>
    </w:p>
    <w:p w14:paraId="6832D877" w14:textId="77777777" w:rsidR="001C3E32" w:rsidRDefault="001C3E32" w:rsidP="001C3E32">
      <w:pPr>
        <w:widowControl w:val="0"/>
        <w:autoSpaceDE w:val="0"/>
        <w:autoSpaceDN w:val="0"/>
        <w:adjustRightInd w:val="0"/>
        <w:spacing w:line="360" w:lineRule="auto"/>
        <w:jc w:val="both"/>
        <w:rPr>
          <w:rFonts w:cs="Times New Roman"/>
          <w:lang w:val="en-US"/>
        </w:rPr>
      </w:pPr>
    </w:p>
    <w:p w14:paraId="0E2077AC" w14:textId="7BDCF8E6"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3</w:t>
      </w:r>
      <w:r w:rsidRPr="001C3E32">
        <w:rPr>
          <w:rFonts w:cs="Times New Roman"/>
          <w:lang w:val="en-US"/>
        </w:rPr>
        <w:t xml:space="preserve">. Consider combination immunotherapy, for example anti-CTLA </w:t>
      </w:r>
      <w:r w:rsidR="007D0A1E">
        <w:rPr>
          <w:rFonts w:cs="Times New Roman"/>
          <w:lang w:val="en-US"/>
        </w:rPr>
        <w:t>(</w:t>
      </w:r>
      <w:r w:rsidR="007D0A1E" w:rsidRPr="007D0A1E">
        <w:rPr>
          <w:rFonts w:cs="Times New Roman"/>
          <w:lang w:val="en-US"/>
        </w:rPr>
        <w:t>cytotoxic T-lymphocyte-associated protein 4</w:t>
      </w:r>
      <w:r w:rsidR="007D0A1E">
        <w:rPr>
          <w:rFonts w:cs="Times New Roman"/>
          <w:lang w:val="en-US"/>
        </w:rPr>
        <w:t xml:space="preserve">) </w:t>
      </w:r>
      <w:r w:rsidRPr="001C3E32">
        <w:rPr>
          <w:rFonts w:cs="Times New Roman"/>
          <w:lang w:val="en-US"/>
        </w:rPr>
        <w:t>and anti-PD</w:t>
      </w:r>
      <w:r w:rsidR="001015CD">
        <w:rPr>
          <w:rFonts w:cs="Times New Roman"/>
          <w:lang w:val="en-US"/>
        </w:rPr>
        <w:t>1 (programmed death 1) / PD-L1 (programmed death ligand 1</w:t>
      </w:r>
      <w:r w:rsidRPr="001C3E32">
        <w:rPr>
          <w:rFonts w:cs="Times New Roman"/>
          <w:lang w:val="en-US"/>
        </w:rPr>
        <w:t>monoclonal</w:t>
      </w:r>
      <w:r>
        <w:rPr>
          <w:rFonts w:cs="Times New Roman"/>
          <w:lang w:val="en-US"/>
        </w:rPr>
        <w:t xml:space="preserve"> </w:t>
      </w:r>
      <w:r w:rsidRPr="001C3E32">
        <w:rPr>
          <w:rFonts w:cs="NaSˇ"/>
          <w:lang w:val="en-US"/>
        </w:rPr>
        <w:t>antibodies in selected fit patients.</w:t>
      </w:r>
    </w:p>
    <w:p w14:paraId="46AFB83F" w14:textId="77777777" w:rsidR="001C3E32" w:rsidRDefault="001C3E32" w:rsidP="001C3E32">
      <w:pPr>
        <w:widowControl w:val="0"/>
        <w:autoSpaceDE w:val="0"/>
        <w:autoSpaceDN w:val="0"/>
        <w:adjustRightInd w:val="0"/>
        <w:spacing w:line="360" w:lineRule="auto"/>
        <w:jc w:val="both"/>
        <w:rPr>
          <w:rFonts w:cs="Times New Roman"/>
          <w:lang w:val="en-US"/>
        </w:rPr>
      </w:pPr>
    </w:p>
    <w:p w14:paraId="589D22DC" w14:textId="6745978C"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4</w:t>
      </w:r>
      <w:r w:rsidRPr="001C3E32">
        <w:rPr>
          <w:rFonts w:cs="Times New Roman"/>
          <w:lang w:val="en-US"/>
        </w:rPr>
        <w:t xml:space="preserve">. The data demonstrate lower response rates from immunotherapy in mucosal </w:t>
      </w:r>
      <w:r w:rsidR="00C02B99">
        <w:rPr>
          <w:rFonts w:cs="Times New Roman"/>
          <w:lang w:val="en-US"/>
        </w:rPr>
        <w:t xml:space="preserve">AUG </w:t>
      </w:r>
      <w:r w:rsidRPr="001C3E32">
        <w:rPr>
          <w:rFonts w:cs="Times New Roman"/>
          <w:lang w:val="en-US"/>
        </w:rPr>
        <w:t>melanoma</w:t>
      </w:r>
      <w:r>
        <w:rPr>
          <w:rFonts w:cs="Times New Roman"/>
          <w:lang w:val="en-US"/>
        </w:rPr>
        <w:t xml:space="preserve"> </w:t>
      </w:r>
      <w:r w:rsidRPr="001C3E32">
        <w:rPr>
          <w:rFonts w:cs="NaSˇ"/>
          <w:lang w:val="en-US"/>
        </w:rPr>
        <w:t>compared to cutaneous melanoma. Therefore</w:t>
      </w:r>
      <w:r w:rsidR="00C02B99">
        <w:rPr>
          <w:rFonts w:cs="NaSˇ"/>
          <w:lang w:val="en-US"/>
        </w:rPr>
        <w:t>,</w:t>
      </w:r>
      <w:r w:rsidRPr="001C3E32">
        <w:rPr>
          <w:rFonts w:cs="NaSˇ"/>
          <w:lang w:val="en-US"/>
        </w:rPr>
        <w:t xml:space="preserve"> the significant toxicity of combination</w:t>
      </w:r>
      <w:r>
        <w:rPr>
          <w:rFonts w:cs="Times New Roman"/>
          <w:lang w:val="en-US"/>
        </w:rPr>
        <w:t xml:space="preserve"> </w:t>
      </w:r>
      <w:r w:rsidRPr="001C3E32">
        <w:rPr>
          <w:rFonts w:cs="Times New Roman"/>
          <w:lang w:val="en-US"/>
        </w:rPr>
        <w:t>immunotherapy needs to be carefully discussed with the patient.</w:t>
      </w:r>
    </w:p>
    <w:p w14:paraId="794F5D3A" w14:textId="77777777" w:rsidR="001C3E32" w:rsidRDefault="001C3E32" w:rsidP="001C3E32">
      <w:pPr>
        <w:widowControl w:val="0"/>
        <w:autoSpaceDE w:val="0"/>
        <w:autoSpaceDN w:val="0"/>
        <w:adjustRightInd w:val="0"/>
        <w:spacing w:line="360" w:lineRule="auto"/>
        <w:jc w:val="both"/>
        <w:rPr>
          <w:rFonts w:cs="Times New Roman"/>
          <w:lang w:val="en-US"/>
        </w:rPr>
      </w:pPr>
    </w:p>
    <w:p w14:paraId="3E11C9B3" w14:textId="73D3C9C5" w:rsidR="001C3E32" w:rsidRP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5</w:t>
      </w:r>
      <w:r w:rsidRPr="001C3E32">
        <w:rPr>
          <w:rFonts w:cs="Times New Roman"/>
          <w:lang w:val="en-US"/>
        </w:rPr>
        <w:t>. Consider BRAF + MEK inhibitors as a treatment option for the small number of patients with</w:t>
      </w:r>
      <w:r>
        <w:rPr>
          <w:rFonts w:cs="Times New Roman"/>
          <w:lang w:val="en-US"/>
        </w:rPr>
        <w:t xml:space="preserve"> </w:t>
      </w:r>
      <w:r w:rsidRPr="001015CD">
        <w:rPr>
          <w:rFonts w:cs="Times New Roman"/>
          <w:i/>
          <w:lang w:val="en-US"/>
        </w:rPr>
        <w:t>BRAF</w:t>
      </w:r>
      <w:r w:rsidR="00C02B99">
        <w:rPr>
          <w:rFonts w:cs="Times New Roman"/>
          <w:lang w:val="en-US"/>
        </w:rPr>
        <w:t>-</w:t>
      </w:r>
      <w:r w:rsidRPr="001C3E32">
        <w:rPr>
          <w:rFonts w:cs="Times New Roman"/>
          <w:lang w:val="en-US"/>
        </w:rPr>
        <w:t>mutated unresectable Stage III or Stage IV AUG melanoma.</w:t>
      </w:r>
    </w:p>
    <w:p w14:paraId="747EB819" w14:textId="77777777" w:rsidR="001C3E32" w:rsidRDefault="001C3E32" w:rsidP="001C3E32">
      <w:pPr>
        <w:widowControl w:val="0"/>
        <w:autoSpaceDE w:val="0"/>
        <w:autoSpaceDN w:val="0"/>
        <w:adjustRightInd w:val="0"/>
        <w:spacing w:line="360" w:lineRule="auto"/>
        <w:jc w:val="both"/>
        <w:rPr>
          <w:rFonts w:cs="NaSˇ"/>
          <w:lang w:val="en-US"/>
        </w:rPr>
      </w:pPr>
    </w:p>
    <w:p w14:paraId="5198F784" w14:textId="5B48D9D9" w:rsidR="001C3E32" w:rsidRPr="001C3E32" w:rsidRDefault="001C3E32" w:rsidP="001C3E32">
      <w:pPr>
        <w:widowControl w:val="0"/>
        <w:autoSpaceDE w:val="0"/>
        <w:autoSpaceDN w:val="0"/>
        <w:adjustRightInd w:val="0"/>
        <w:spacing w:line="360" w:lineRule="auto"/>
        <w:jc w:val="both"/>
        <w:rPr>
          <w:rFonts w:cs="NaSˇ"/>
          <w:lang w:val="en-US"/>
        </w:rPr>
      </w:pPr>
      <w:r>
        <w:rPr>
          <w:rFonts w:cs="NaSˇ"/>
          <w:lang w:val="en-US"/>
        </w:rPr>
        <w:t>6</w:t>
      </w:r>
      <w:r w:rsidRPr="001C3E32">
        <w:rPr>
          <w:rFonts w:cs="NaSˇ"/>
          <w:lang w:val="en-US"/>
        </w:rPr>
        <w:t>. In patients with targetable mutations, consider immunotherapy as the preferred first line</w:t>
      </w:r>
      <w:r>
        <w:rPr>
          <w:rFonts w:cs="NaSˇ"/>
          <w:lang w:val="en-US"/>
        </w:rPr>
        <w:t xml:space="preserve"> </w:t>
      </w:r>
      <w:r w:rsidRPr="001C3E32">
        <w:rPr>
          <w:rFonts w:cs="Times New Roman"/>
          <w:lang w:val="en-US"/>
        </w:rPr>
        <w:t>option unless the patient has a poor performance status and/or symptomatic bulky disease.</w:t>
      </w:r>
      <w:r>
        <w:rPr>
          <w:rFonts w:cs="NaSˇ"/>
          <w:lang w:val="en-US"/>
        </w:rPr>
        <w:t xml:space="preserve"> </w:t>
      </w:r>
      <w:r w:rsidRPr="001C3E32">
        <w:rPr>
          <w:rFonts w:cs="Times New Roman"/>
          <w:lang w:val="en-US"/>
        </w:rPr>
        <w:t>However, this is a grey area and the correct sequence of immunotherapy/targeted therapy is</w:t>
      </w:r>
      <w:r>
        <w:rPr>
          <w:rFonts w:cs="NaSˇ"/>
          <w:lang w:val="en-US"/>
        </w:rPr>
        <w:t xml:space="preserve"> </w:t>
      </w:r>
      <w:r w:rsidRPr="001C3E32">
        <w:rPr>
          <w:rFonts w:cs="NaSˇ"/>
          <w:lang w:val="en-US"/>
        </w:rPr>
        <w:t>yet to be robustly defined by clinical trials.</w:t>
      </w:r>
    </w:p>
    <w:p w14:paraId="756F6EAC" w14:textId="77777777" w:rsidR="001C3E32" w:rsidRDefault="001C3E32" w:rsidP="001C3E32">
      <w:pPr>
        <w:widowControl w:val="0"/>
        <w:autoSpaceDE w:val="0"/>
        <w:autoSpaceDN w:val="0"/>
        <w:adjustRightInd w:val="0"/>
        <w:spacing w:line="360" w:lineRule="auto"/>
        <w:jc w:val="both"/>
        <w:rPr>
          <w:rFonts w:cs="NaSˇ"/>
          <w:lang w:val="en-US"/>
        </w:rPr>
      </w:pPr>
    </w:p>
    <w:p w14:paraId="4352B21C" w14:textId="33E3D772" w:rsidR="001C3E32" w:rsidRPr="001C3E32" w:rsidRDefault="001C3E32" w:rsidP="001C3E32">
      <w:pPr>
        <w:widowControl w:val="0"/>
        <w:autoSpaceDE w:val="0"/>
        <w:autoSpaceDN w:val="0"/>
        <w:adjustRightInd w:val="0"/>
        <w:spacing w:line="360" w:lineRule="auto"/>
        <w:jc w:val="both"/>
        <w:rPr>
          <w:rFonts w:cs="NaSˇ"/>
          <w:lang w:val="en-US"/>
        </w:rPr>
      </w:pPr>
      <w:r>
        <w:rPr>
          <w:rFonts w:cs="NaSˇ"/>
          <w:lang w:val="en-US"/>
        </w:rPr>
        <w:t>7</w:t>
      </w:r>
      <w:r w:rsidRPr="001C3E32">
        <w:rPr>
          <w:rFonts w:cs="NaSˇ"/>
          <w:lang w:val="en-US"/>
        </w:rPr>
        <w:t xml:space="preserve">. Not all </w:t>
      </w:r>
      <w:r w:rsidRPr="001015CD">
        <w:rPr>
          <w:rFonts w:cs="NaSˇ"/>
          <w:i/>
          <w:lang w:val="en-US"/>
        </w:rPr>
        <w:t xml:space="preserve">C-KIT </w:t>
      </w:r>
      <w:r w:rsidRPr="001C3E32">
        <w:rPr>
          <w:rFonts w:cs="NaSˇ"/>
          <w:lang w:val="en-US"/>
        </w:rPr>
        <w:t>mutations are successfully targeted. Therefore</w:t>
      </w:r>
      <w:r w:rsidR="000638FB">
        <w:rPr>
          <w:rFonts w:cs="NaSˇ"/>
          <w:lang w:val="en-US"/>
        </w:rPr>
        <w:t>,</w:t>
      </w:r>
      <w:r w:rsidRPr="001C3E32">
        <w:rPr>
          <w:rFonts w:cs="NaSˇ"/>
          <w:lang w:val="en-US"/>
        </w:rPr>
        <w:t xml:space="preserve"> if one is identified, the patient</w:t>
      </w:r>
      <w:r>
        <w:rPr>
          <w:rFonts w:cs="NaSˇ"/>
          <w:lang w:val="en-US"/>
        </w:rPr>
        <w:t xml:space="preserve"> </w:t>
      </w:r>
      <w:r w:rsidRPr="001C3E32">
        <w:rPr>
          <w:rFonts w:cs="Times New Roman"/>
          <w:lang w:val="en-US"/>
        </w:rPr>
        <w:t xml:space="preserve">needs to be carefully counseled that testing for a </w:t>
      </w:r>
      <w:r w:rsidRPr="001015CD">
        <w:rPr>
          <w:rFonts w:cs="Times New Roman"/>
          <w:i/>
          <w:lang w:val="en-US"/>
        </w:rPr>
        <w:t>C-KIT</w:t>
      </w:r>
      <w:r w:rsidRPr="001C3E32">
        <w:rPr>
          <w:rFonts w:cs="Times New Roman"/>
          <w:lang w:val="en-US"/>
        </w:rPr>
        <w:t xml:space="preserve"> mutation may not change their</w:t>
      </w:r>
      <w:r>
        <w:rPr>
          <w:rFonts w:cs="NaSˇ"/>
          <w:lang w:val="en-US"/>
        </w:rPr>
        <w:t xml:space="preserve"> </w:t>
      </w:r>
      <w:r w:rsidRPr="001C3E32">
        <w:rPr>
          <w:rFonts w:cs="Times New Roman"/>
          <w:lang w:val="en-US"/>
        </w:rPr>
        <w:t>management. Funding for a C-KIT inhibitor would have to be sought and might not be</w:t>
      </w:r>
      <w:r>
        <w:rPr>
          <w:rFonts w:cs="NaSˇ"/>
          <w:lang w:val="en-US"/>
        </w:rPr>
        <w:t xml:space="preserve"> </w:t>
      </w:r>
      <w:r w:rsidRPr="001C3E32">
        <w:rPr>
          <w:rFonts w:cs="Times New Roman"/>
          <w:lang w:val="en-US"/>
        </w:rPr>
        <w:t xml:space="preserve">obtained. This also needs to be discussed with the patient. However, the presence of a </w:t>
      </w:r>
      <w:r w:rsidRPr="001015CD">
        <w:rPr>
          <w:rFonts w:cs="Times New Roman"/>
          <w:i/>
          <w:lang w:val="en-US"/>
        </w:rPr>
        <w:t>C-KIT</w:t>
      </w:r>
      <w:r>
        <w:rPr>
          <w:rFonts w:cs="NaSˇ"/>
          <w:lang w:val="en-US"/>
        </w:rPr>
        <w:t xml:space="preserve"> </w:t>
      </w:r>
      <w:r w:rsidRPr="001C3E32">
        <w:rPr>
          <w:rFonts w:cs="Times New Roman"/>
          <w:lang w:val="en-US"/>
        </w:rPr>
        <w:t xml:space="preserve">mutation may </w:t>
      </w:r>
      <w:r w:rsidRPr="001C3E32">
        <w:rPr>
          <w:rFonts w:cs="Times New Roman"/>
          <w:lang w:val="en-US"/>
        </w:rPr>
        <w:lastRenderedPageBreak/>
        <w:t>facilitate entry into clinical trials.</w:t>
      </w:r>
    </w:p>
    <w:p w14:paraId="77928B5D" w14:textId="77777777" w:rsidR="001C3E32" w:rsidRDefault="001C3E32" w:rsidP="001C3E32">
      <w:pPr>
        <w:widowControl w:val="0"/>
        <w:autoSpaceDE w:val="0"/>
        <w:autoSpaceDN w:val="0"/>
        <w:adjustRightInd w:val="0"/>
        <w:spacing w:line="360" w:lineRule="auto"/>
        <w:jc w:val="both"/>
        <w:rPr>
          <w:rFonts w:cs="NaSˇ"/>
          <w:lang w:val="en-US"/>
        </w:rPr>
      </w:pPr>
    </w:p>
    <w:p w14:paraId="3192812F" w14:textId="71A2F052" w:rsidR="001C3E32" w:rsidRPr="001C3E32" w:rsidRDefault="001C3E32" w:rsidP="001C3E32">
      <w:pPr>
        <w:widowControl w:val="0"/>
        <w:autoSpaceDE w:val="0"/>
        <w:autoSpaceDN w:val="0"/>
        <w:adjustRightInd w:val="0"/>
        <w:spacing w:line="360" w:lineRule="auto"/>
        <w:jc w:val="both"/>
        <w:rPr>
          <w:rFonts w:cs="Times New Roman"/>
          <w:lang w:val="en-US"/>
        </w:rPr>
      </w:pPr>
      <w:r>
        <w:rPr>
          <w:rFonts w:cs="NaSˇ"/>
          <w:lang w:val="en-US"/>
        </w:rPr>
        <w:t>8</w:t>
      </w:r>
      <w:r w:rsidRPr="001C3E32">
        <w:rPr>
          <w:rFonts w:cs="NaSˇ"/>
          <w:lang w:val="en-US"/>
        </w:rPr>
        <w:t>. There is insufficient evidence to recommend the routine use of chemotherapy or bio</w:t>
      </w:r>
      <w:r w:rsidRPr="001C3E32">
        <w:rPr>
          <w:rFonts w:cs="Times New Roman"/>
          <w:lang w:val="en-US"/>
        </w:rPr>
        <w:t>chemotherapy</w:t>
      </w:r>
      <w:r>
        <w:rPr>
          <w:rFonts w:cs="Times New Roman"/>
          <w:lang w:val="en-US"/>
        </w:rPr>
        <w:t xml:space="preserve"> </w:t>
      </w:r>
      <w:r w:rsidRPr="001C3E32">
        <w:rPr>
          <w:rFonts w:cs="Times New Roman"/>
          <w:lang w:val="en-US"/>
        </w:rPr>
        <w:t>in the treatment of metastatic disease. Such evidence as there is suggests low</w:t>
      </w:r>
      <w:r>
        <w:rPr>
          <w:rFonts w:cs="Times New Roman"/>
          <w:lang w:val="en-US"/>
        </w:rPr>
        <w:t xml:space="preserve"> </w:t>
      </w:r>
      <w:r w:rsidRPr="001C3E32">
        <w:rPr>
          <w:rFonts w:cs="Times New Roman"/>
          <w:lang w:val="en-US"/>
        </w:rPr>
        <w:t>response rates.</w:t>
      </w:r>
    </w:p>
    <w:p w14:paraId="13F5ABAF" w14:textId="77777777" w:rsidR="001C3E32" w:rsidRDefault="001C3E32" w:rsidP="001C3E32">
      <w:pPr>
        <w:widowControl w:val="0"/>
        <w:autoSpaceDE w:val="0"/>
        <w:autoSpaceDN w:val="0"/>
        <w:adjustRightInd w:val="0"/>
        <w:spacing w:line="360" w:lineRule="auto"/>
        <w:jc w:val="both"/>
        <w:rPr>
          <w:rFonts w:cs="Times New Roman"/>
          <w:lang w:val="en-US"/>
        </w:rPr>
      </w:pPr>
    </w:p>
    <w:p w14:paraId="4683F136" w14:textId="0D059985" w:rsidR="001C3E32" w:rsidRDefault="001C3E32" w:rsidP="001C3E32">
      <w:pPr>
        <w:widowControl w:val="0"/>
        <w:autoSpaceDE w:val="0"/>
        <w:autoSpaceDN w:val="0"/>
        <w:adjustRightInd w:val="0"/>
        <w:spacing w:line="360" w:lineRule="auto"/>
        <w:jc w:val="both"/>
        <w:rPr>
          <w:rFonts w:cs="Times New Roman"/>
          <w:lang w:val="en-US"/>
        </w:rPr>
      </w:pPr>
      <w:r>
        <w:rPr>
          <w:rFonts w:cs="Times New Roman"/>
          <w:lang w:val="en-US"/>
        </w:rPr>
        <w:t>9</w:t>
      </w:r>
      <w:r w:rsidRPr="001C3E32">
        <w:rPr>
          <w:rFonts w:cs="Times New Roman"/>
          <w:lang w:val="en-US"/>
        </w:rPr>
        <w:t xml:space="preserve">. Palliative </w:t>
      </w:r>
      <w:r w:rsidR="00D44634">
        <w:rPr>
          <w:rFonts w:cs="Times New Roman"/>
          <w:lang w:val="en-US"/>
        </w:rPr>
        <w:t>RT</w:t>
      </w:r>
      <w:r w:rsidR="00D44634" w:rsidRPr="001C3E32">
        <w:rPr>
          <w:rFonts w:cs="Times New Roman"/>
          <w:lang w:val="en-US"/>
        </w:rPr>
        <w:t xml:space="preserve"> </w:t>
      </w:r>
      <w:r w:rsidRPr="001C3E32">
        <w:rPr>
          <w:rFonts w:cs="Times New Roman"/>
          <w:lang w:val="en-US"/>
        </w:rPr>
        <w:t>can be considered alongside immunotherapy without interruption of</w:t>
      </w:r>
      <w:r>
        <w:rPr>
          <w:rFonts w:cs="Times New Roman"/>
          <w:lang w:val="en-US"/>
        </w:rPr>
        <w:t xml:space="preserve"> </w:t>
      </w:r>
      <w:r w:rsidRPr="001C3E32">
        <w:rPr>
          <w:rFonts w:cs="Times New Roman"/>
          <w:lang w:val="en-US"/>
        </w:rPr>
        <w:t xml:space="preserve">the immunotherapy. Patients receiving </w:t>
      </w:r>
      <w:r w:rsidRPr="001015CD">
        <w:rPr>
          <w:rFonts w:cs="Times New Roman"/>
          <w:i/>
          <w:lang w:val="en-US"/>
        </w:rPr>
        <w:t>BRAF</w:t>
      </w:r>
      <w:r w:rsidRPr="001C3E32">
        <w:rPr>
          <w:rFonts w:cs="Times New Roman"/>
          <w:lang w:val="en-US"/>
        </w:rPr>
        <w:t xml:space="preserve"> inhibitors and palliative radiotherapy should have</w:t>
      </w:r>
      <w:r>
        <w:rPr>
          <w:rFonts w:cs="Times New Roman"/>
          <w:lang w:val="en-US"/>
        </w:rPr>
        <w:t xml:space="preserve"> </w:t>
      </w:r>
      <w:r w:rsidRPr="001C3E32">
        <w:rPr>
          <w:rFonts w:cs="Times New Roman"/>
          <w:lang w:val="en-US"/>
        </w:rPr>
        <w:t xml:space="preserve">their systemic therapy withheld during RT. There </w:t>
      </w:r>
      <w:r w:rsidR="00E6298F">
        <w:rPr>
          <w:rFonts w:cs="Times New Roman"/>
          <w:lang w:val="en-US"/>
        </w:rPr>
        <w:t>are</w:t>
      </w:r>
      <w:r w:rsidR="00E6298F" w:rsidRPr="001C3E32">
        <w:rPr>
          <w:rFonts w:cs="Times New Roman"/>
          <w:lang w:val="en-US"/>
        </w:rPr>
        <w:t xml:space="preserve"> </w:t>
      </w:r>
      <w:r w:rsidRPr="001C3E32">
        <w:rPr>
          <w:rFonts w:cs="Times New Roman"/>
          <w:lang w:val="en-US"/>
        </w:rPr>
        <w:t>currently no data to suggest increased</w:t>
      </w:r>
      <w:r>
        <w:rPr>
          <w:rFonts w:cs="Times New Roman"/>
          <w:lang w:val="en-US"/>
        </w:rPr>
        <w:t xml:space="preserve"> </w:t>
      </w:r>
      <w:r w:rsidRPr="001C3E32">
        <w:rPr>
          <w:rFonts w:cs="Times New Roman"/>
          <w:lang w:val="en-US"/>
        </w:rPr>
        <w:t>rates of toxicity. This is a consensus view</w:t>
      </w:r>
      <w:r>
        <w:rPr>
          <w:rFonts w:cs="Times New Roman"/>
          <w:lang w:val="en-US"/>
        </w:rPr>
        <w:t>,</w:t>
      </w:r>
      <w:r w:rsidRPr="001C3E32">
        <w:rPr>
          <w:rFonts w:cs="Times New Roman"/>
          <w:lang w:val="en-US"/>
        </w:rPr>
        <w:t xml:space="preserve"> which is the subject of ongoing research.</w:t>
      </w:r>
    </w:p>
    <w:p w14:paraId="2EF3F1A7" w14:textId="77777777" w:rsidR="003B3CB2" w:rsidRPr="003B3CB2" w:rsidRDefault="003B3CB2" w:rsidP="003B3CB2">
      <w:pPr>
        <w:widowControl w:val="0"/>
        <w:autoSpaceDE w:val="0"/>
        <w:autoSpaceDN w:val="0"/>
        <w:adjustRightInd w:val="0"/>
        <w:spacing w:line="360" w:lineRule="auto"/>
        <w:jc w:val="both"/>
        <w:rPr>
          <w:rFonts w:cs="Times New Roman"/>
          <w:lang w:val="en-US"/>
        </w:rPr>
      </w:pPr>
    </w:p>
    <w:p w14:paraId="01457EE1" w14:textId="60432711" w:rsidR="003B3CB2" w:rsidRPr="003B3CB2" w:rsidRDefault="003B3CB2" w:rsidP="003B3CB2">
      <w:pPr>
        <w:widowControl w:val="0"/>
        <w:autoSpaceDE w:val="0"/>
        <w:autoSpaceDN w:val="0"/>
        <w:adjustRightInd w:val="0"/>
        <w:spacing w:line="360" w:lineRule="auto"/>
        <w:jc w:val="both"/>
        <w:rPr>
          <w:rFonts w:cs="Times New Roman"/>
          <w:lang w:val="en-US"/>
        </w:rPr>
      </w:pPr>
      <w:r w:rsidRPr="003B3CB2">
        <w:rPr>
          <w:rFonts w:cs="Times New Roman"/>
          <w:lang w:val="en-US"/>
        </w:rPr>
        <w:t>10. Other palliative options for skin metastases that could be considered include:</w:t>
      </w:r>
    </w:p>
    <w:p w14:paraId="362A8EAC" w14:textId="106FC50D" w:rsidR="003B3CB2" w:rsidRPr="003B3CB2" w:rsidRDefault="003B3CB2" w:rsidP="003B3CB2">
      <w:pPr>
        <w:pStyle w:val="ListParagraph"/>
        <w:widowControl w:val="0"/>
        <w:numPr>
          <w:ilvl w:val="0"/>
          <w:numId w:val="16"/>
        </w:numPr>
        <w:autoSpaceDE w:val="0"/>
        <w:autoSpaceDN w:val="0"/>
        <w:adjustRightInd w:val="0"/>
        <w:spacing w:line="360" w:lineRule="auto"/>
        <w:jc w:val="both"/>
        <w:rPr>
          <w:rFonts w:cs="Times New Roman"/>
          <w:lang w:val="en-US"/>
        </w:rPr>
      </w:pPr>
      <w:r w:rsidRPr="003B3CB2">
        <w:rPr>
          <w:rFonts w:cs="Times New Roman"/>
          <w:lang w:val="en-US"/>
        </w:rPr>
        <w:t>Electrochemotherapy for metastases in the skin from tumours of non-skin origin and melanoma (IPG446) (</w:t>
      </w:r>
      <w:hyperlink r:id="rId11" w:history="1">
        <w:r w:rsidR="00E91225" w:rsidRPr="0076023B">
          <w:rPr>
            <w:rStyle w:val="Hyperlink"/>
            <w:rFonts w:cs="Times New Roman"/>
            <w:lang w:val="en-US"/>
          </w:rPr>
          <w:t>https://www.nice.org.uk/guidance/ipg446</w:t>
        </w:r>
      </w:hyperlink>
      <w:r w:rsidRPr="003B3CB2">
        <w:rPr>
          <w:rFonts w:cs="Times New Roman"/>
          <w:lang w:val="en-US"/>
        </w:rPr>
        <w:t>)</w:t>
      </w:r>
      <w:r w:rsidR="00E91225">
        <w:rPr>
          <w:rFonts w:cs="Times New Roman"/>
          <w:lang w:val="en-US"/>
        </w:rPr>
        <w:t xml:space="preserve"> </w:t>
      </w:r>
    </w:p>
    <w:p w14:paraId="4369BC65" w14:textId="51A82690" w:rsidR="003B3CB2" w:rsidRPr="003B3CB2" w:rsidRDefault="003B3CB2" w:rsidP="003B3CB2">
      <w:pPr>
        <w:pStyle w:val="ListParagraph"/>
        <w:widowControl w:val="0"/>
        <w:numPr>
          <w:ilvl w:val="0"/>
          <w:numId w:val="16"/>
        </w:numPr>
        <w:autoSpaceDE w:val="0"/>
        <w:autoSpaceDN w:val="0"/>
        <w:adjustRightInd w:val="0"/>
        <w:spacing w:line="360" w:lineRule="auto"/>
        <w:jc w:val="both"/>
        <w:rPr>
          <w:rFonts w:cs="Times New Roman"/>
          <w:lang w:val="en-US"/>
        </w:rPr>
      </w:pPr>
      <w:r w:rsidRPr="003B3CB2">
        <w:rPr>
          <w:rFonts w:cs="Times New Roman"/>
          <w:lang w:val="en-US"/>
        </w:rPr>
        <w:t>Talimogene laherparepvec for treating unresectable metastatic melanoma (TA410) (</w:t>
      </w:r>
      <w:hyperlink r:id="rId12" w:history="1">
        <w:r w:rsidR="00E91225" w:rsidRPr="0076023B">
          <w:rPr>
            <w:rStyle w:val="Hyperlink"/>
            <w:rFonts w:cs="Times New Roman"/>
            <w:lang w:val="en-US"/>
          </w:rPr>
          <w:t>https://www.nice.org.uk/guidance/ta410</w:t>
        </w:r>
      </w:hyperlink>
      <w:r w:rsidRPr="003B3CB2">
        <w:rPr>
          <w:rFonts w:cs="Times New Roman"/>
          <w:lang w:val="en-US"/>
        </w:rPr>
        <w:t>)</w:t>
      </w:r>
      <w:r w:rsidR="00E91225">
        <w:rPr>
          <w:rFonts w:cs="Times New Roman"/>
          <w:lang w:val="en-US"/>
        </w:rPr>
        <w:t xml:space="preserve"> </w:t>
      </w:r>
    </w:p>
    <w:p w14:paraId="4A6D48D4" w14:textId="64834481" w:rsidR="003B3CB2" w:rsidRPr="003B3CB2" w:rsidRDefault="003B3CB2" w:rsidP="003B3CB2">
      <w:pPr>
        <w:widowControl w:val="0"/>
        <w:autoSpaceDE w:val="0"/>
        <w:autoSpaceDN w:val="0"/>
        <w:adjustRightInd w:val="0"/>
        <w:spacing w:line="360" w:lineRule="auto"/>
        <w:jc w:val="both"/>
        <w:rPr>
          <w:rFonts w:cs="Times New Roman"/>
          <w:lang w:val="en-US"/>
        </w:rPr>
      </w:pPr>
    </w:p>
    <w:p w14:paraId="5F8A5827" w14:textId="71841B81" w:rsidR="003B3CB2" w:rsidRDefault="003B3CB2" w:rsidP="003B3CB2">
      <w:pPr>
        <w:widowControl w:val="0"/>
        <w:autoSpaceDE w:val="0"/>
        <w:autoSpaceDN w:val="0"/>
        <w:adjustRightInd w:val="0"/>
        <w:spacing w:line="360" w:lineRule="auto"/>
        <w:jc w:val="both"/>
        <w:rPr>
          <w:rFonts w:cs="Times New Roman"/>
          <w:lang w:val="en-US"/>
        </w:rPr>
      </w:pPr>
      <w:r w:rsidRPr="003B3CB2">
        <w:rPr>
          <w:rFonts w:cs="Times New Roman"/>
          <w:lang w:val="en-US"/>
        </w:rPr>
        <w:t>11. For management of supportive care refer to NICE guidance CSG4 (</w:t>
      </w:r>
      <w:hyperlink r:id="rId13" w:history="1">
        <w:r w:rsidR="00E91225" w:rsidRPr="0076023B">
          <w:rPr>
            <w:rStyle w:val="Hyperlink"/>
            <w:rFonts w:cs="Times New Roman"/>
            <w:lang w:val="en-US"/>
          </w:rPr>
          <w:t>https://www.nice.org.uk/guidance/csg4</w:t>
        </w:r>
      </w:hyperlink>
      <w:r w:rsidRPr="003B3CB2">
        <w:rPr>
          <w:rFonts w:cs="Times New Roman"/>
          <w:lang w:val="en-US"/>
        </w:rPr>
        <w:t>)</w:t>
      </w:r>
    </w:p>
    <w:p w14:paraId="3538A0A5" w14:textId="77777777" w:rsidR="00E91225" w:rsidRDefault="00E91225" w:rsidP="003B3CB2">
      <w:pPr>
        <w:widowControl w:val="0"/>
        <w:autoSpaceDE w:val="0"/>
        <w:autoSpaceDN w:val="0"/>
        <w:adjustRightInd w:val="0"/>
        <w:spacing w:line="360" w:lineRule="auto"/>
        <w:jc w:val="both"/>
        <w:rPr>
          <w:rFonts w:cs="Times New Roman"/>
          <w:lang w:val="en-US"/>
        </w:rPr>
      </w:pPr>
    </w:p>
    <w:p w14:paraId="0BBC03E6" w14:textId="5A58E695" w:rsidR="00E91225" w:rsidRPr="00C30A88" w:rsidRDefault="00E91225" w:rsidP="00E91225">
      <w:pPr>
        <w:pStyle w:val="Heading3"/>
        <w:spacing w:line="360" w:lineRule="auto"/>
        <w:jc w:val="both"/>
      </w:pPr>
      <w:r>
        <w:t>3.8.1 Follow-up</w:t>
      </w:r>
    </w:p>
    <w:p w14:paraId="36D34E7B" w14:textId="77777777" w:rsidR="00E91225" w:rsidRDefault="00E91225" w:rsidP="00E91225">
      <w:pPr>
        <w:widowControl w:val="0"/>
        <w:autoSpaceDE w:val="0"/>
        <w:autoSpaceDN w:val="0"/>
        <w:adjustRightInd w:val="0"/>
        <w:spacing w:line="360" w:lineRule="auto"/>
        <w:jc w:val="both"/>
        <w:rPr>
          <w:rFonts w:cs="Times New Roman"/>
          <w:lang w:val="en-US"/>
        </w:rPr>
      </w:pPr>
    </w:p>
    <w:p w14:paraId="74200711" w14:textId="36DC270F" w:rsidR="00E91225" w:rsidRDefault="00E91225" w:rsidP="00E91225">
      <w:pPr>
        <w:widowControl w:val="0"/>
        <w:autoSpaceDE w:val="0"/>
        <w:autoSpaceDN w:val="0"/>
        <w:adjustRightInd w:val="0"/>
        <w:spacing w:line="360" w:lineRule="auto"/>
        <w:jc w:val="both"/>
        <w:rPr>
          <w:rFonts w:cs="Times New Roman"/>
          <w:lang w:val="en-US"/>
        </w:rPr>
      </w:pPr>
      <w:r>
        <w:rPr>
          <w:rFonts w:cs="Times New Roman"/>
          <w:lang w:val="en-US"/>
        </w:rPr>
        <w:t xml:space="preserve">1. </w:t>
      </w:r>
      <w:r w:rsidRPr="00E91225">
        <w:rPr>
          <w:rFonts w:cs="Times New Roman"/>
          <w:lang w:val="en-US"/>
        </w:rPr>
        <w:t>If there is/has been locoregional or metastatic disease, follow-up should include CT thorax,</w:t>
      </w:r>
      <w:r>
        <w:rPr>
          <w:rFonts w:cs="Times New Roman"/>
          <w:lang w:val="en-US"/>
        </w:rPr>
        <w:t xml:space="preserve"> </w:t>
      </w:r>
      <w:r w:rsidRPr="00E91225">
        <w:rPr>
          <w:rFonts w:cs="Times New Roman"/>
          <w:lang w:val="en-US"/>
        </w:rPr>
        <w:t>abdomen and pelvis including groins, and MRI or CT of brain should usually be at 3-monthly</w:t>
      </w:r>
      <w:r>
        <w:rPr>
          <w:rFonts w:cs="Times New Roman"/>
          <w:lang w:val="en-US"/>
        </w:rPr>
        <w:t xml:space="preserve"> </w:t>
      </w:r>
      <w:r w:rsidRPr="00E91225">
        <w:rPr>
          <w:rFonts w:cs="Times New Roman"/>
          <w:lang w:val="en-US"/>
        </w:rPr>
        <w:t>intervals for patients treated with immunotherapy, and 2-monthly intervals for those treated</w:t>
      </w:r>
      <w:r>
        <w:rPr>
          <w:rFonts w:cs="Times New Roman"/>
          <w:lang w:val="en-US"/>
        </w:rPr>
        <w:t xml:space="preserve"> </w:t>
      </w:r>
      <w:r w:rsidRPr="00E91225">
        <w:rPr>
          <w:rFonts w:cs="Times New Roman"/>
          <w:lang w:val="en-US"/>
        </w:rPr>
        <w:t>with targeted agents. In patients who have responded or whose disease has not progressed,</w:t>
      </w:r>
      <w:r>
        <w:rPr>
          <w:rFonts w:cs="Times New Roman"/>
          <w:lang w:val="en-US"/>
        </w:rPr>
        <w:t xml:space="preserve"> </w:t>
      </w:r>
      <w:r w:rsidRPr="00E91225">
        <w:rPr>
          <w:rFonts w:cs="Times New Roman"/>
          <w:lang w:val="en-US"/>
        </w:rPr>
        <w:t>after 2-3 years the interval between scans can be extended to 6 months up to year 5, and then</w:t>
      </w:r>
      <w:r>
        <w:rPr>
          <w:rFonts w:cs="Times New Roman"/>
          <w:lang w:val="en-US"/>
        </w:rPr>
        <w:t xml:space="preserve"> </w:t>
      </w:r>
      <w:r w:rsidRPr="00E91225">
        <w:rPr>
          <w:rFonts w:cs="Times New Roman"/>
          <w:lang w:val="en-US"/>
        </w:rPr>
        <w:t>annually up to year 10.</w:t>
      </w:r>
    </w:p>
    <w:p w14:paraId="1672574D" w14:textId="28261D48" w:rsidR="00FB6FB7" w:rsidRDefault="00FB6FB7" w:rsidP="00E91225">
      <w:pPr>
        <w:widowControl w:val="0"/>
        <w:autoSpaceDE w:val="0"/>
        <w:autoSpaceDN w:val="0"/>
        <w:adjustRightInd w:val="0"/>
        <w:spacing w:line="360" w:lineRule="auto"/>
        <w:jc w:val="both"/>
        <w:rPr>
          <w:rFonts w:cs="Times New Roman"/>
          <w:lang w:val="en-US"/>
        </w:rPr>
      </w:pPr>
      <w:r>
        <w:rPr>
          <w:rFonts w:cs="Times New Roman"/>
          <w:lang w:val="en-US"/>
        </w:rPr>
        <w:t xml:space="preserve"> </w:t>
      </w:r>
    </w:p>
    <w:p w14:paraId="0AC0F93C" w14:textId="77777777" w:rsidR="00FB6FB7" w:rsidRDefault="00FB6FB7" w:rsidP="00E91225">
      <w:pPr>
        <w:widowControl w:val="0"/>
        <w:autoSpaceDE w:val="0"/>
        <w:autoSpaceDN w:val="0"/>
        <w:adjustRightInd w:val="0"/>
        <w:spacing w:line="360" w:lineRule="auto"/>
        <w:jc w:val="both"/>
        <w:rPr>
          <w:rFonts w:cs="Times New Roman"/>
          <w:lang w:val="en-US"/>
        </w:rPr>
      </w:pPr>
    </w:p>
    <w:p w14:paraId="213AC392" w14:textId="14898C89" w:rsidR="00FB6FB7" w:rsidRPr="006213B2" w:rsidRDefault="00FB6FB7" w:rsidP="00FB6FB7">
      <w:pPr>
        <w:rPr>
          <w:rFonts w:cs="Times New Roman"/>
          <w:lang w:val="en-US"/>
        </w:rPr>
      </w:pPr>
    </w:p>
    <w:p w14:paraId="0F49928D" w14:textId="77777777" w:rsidR="00FB6FB7" w:rsidRDefault="00FB6FB7" w:rsidP="00FB6FB7"/>
    <w:p w14:paraId="1487DC61" w14:textId="3B1E2EB5" w:rsidR="00FB6FB7" w:rsidRDefault="00FB6FB7">
      <w:r>
        <w:br w:type="page"/>
      </w:r>
    </w:p>
    <w:p w14:paraId="0FF2BBCF" w14:textId="38410F65" w:rsidR="00FB6FB7" w:rsidRDefault="00FB6FB7" w:rsidP="00FB6FB7">
      <w:pPr>
        <w:pStyle w:val="Heading1"/>
      </w:pPr>
      <w:r>
        <w:lastRenderedPageBreak/>
        <w:t>Tables and Figures</w:t>
      </w:r>
    </w:p>
    <w:p w14:paraId="6E1BB6CF" w14:textId="77777777" w:rsidR="00FB6FB7" w:rsidRDefault="00FB6FB7" w:rsidP="00FB6FB7"/>
    <w:p w14:paraId="32F87A9F" w14:textId="48291188" w:rsidR="00FB6FB7" w:rsidRDefault="004E7410" w:rsidP="00FB6FB7">
      <w:r w:rsidRPr="004E7410">
        <w:rPr>
          <w:b/>
        </w:rPr>
        <w:t>Table 1.</w:t>
      </w:r>
      <w:r>
        <w:t xml:space="preserve">  Recommended follow-up schedule following potentially curative treatment for anorectal mucosal melanoma.</w:t>
      </w:r>
    </w:p>
    <w:p w14:paraId="253ECDDA" w14:textId="77777777" w:rsidR="004E7410" w:rsidRDefault="004E7410" w:rsidP="00FB6FB7"/>
    <w:tbl>
      <w:tblPr>
        <w:tblStyle w:val="TableGrid"/>
        <w:tblW w:w="0" w:type="auto"/>
        <w:tblLook w:val="04A0" w:firstRow="1" w:lastRow="0" w:firstColumn="1" w:lastColumn="0" w:noHBand="0" w:noVBand="1"/>
      </w:tblPr>
      <w:tblGrid>
        <w:gridCol w:w="1951"/>
        <w:gridCol w:w="3260"/>
        <w:gridCol w:w="3305"/>
      </w:tblGrid>
      <w:tr w:rsidR="004E7410" w:rsidRPr="004E7410" w14:paraId="52C7A461" w14:textId="77777777" w:rsidTr="004E7410">
        <w:tc>
          <w:tcPr>
            <w:tcW w:w="1951" w:type="dxa"/>
          </w:tcPr>
          <w:p w14:paraId="224EB417" w14:textId="77777777" w:rsidR="00FB6FB7" w:rsidRDefault="00FB6FB7" w:rsidP="00FB6FB7">
            <w:pPr>
              <w:rPr>
                <w:b/>
              </w:rPr>
            </w:pPr>
            <w:r w:rsidRPr="004E7410">
              <w:rPr>
                <w:b/>
              </w:rPr>
              <w:t>Site of relapse</w:t>
            </w:r>
          </w:p>
          <w:p w14:paraId="32899047" w14:textId="26BBEBB9" w:rsidR="004E7410" w:rsidRPr="004E7410" w:rsidRDefault="004E7410" w:rsidP="00FB6FB7">
            <w:pPr>
              <w:rPr>
                <w:b/>
              </w:rPr>
            </w:pPr>
          </w:p>
        </w:tc>
        <w:tc>
          <w:tcPr>
            <w:tcW w:w="3260" w:type="dxa"/>
          </w:tcPr>
          <w:p w14:paraId="6270CCBB" w14:textId="71B31C98" w:rsidR="00FB6FB7" w:rsidRPr="004E7410" w:rsidRDefault="004E7410" w:rsidP="00FB6FB7">
            <w:pPr>
              <w:rPr>
                <w:b/>
              </w:rPr>
            </w:pPr>
            <w:r w:rsidRPr="004E7410">
              <w:rPr>
                <w:b/>
              </w:rPr>
              <w:t>Years 1 - 3</w:t>
            </w:r>
          </w:p>
        </w:tc>
        <w:tc>
          <w:tcPr>
            <w:tcW w:w="3305" w:type="dxa"/>
          </w:tcPr>
          <w:p w14:paraId="1C6B1314" w14:textId="044150F0" w:rsidR="00FB6FB7" w:rsidRPr="004E7410" w:rsidRDefault="004E7410" w:rsidP="00FB6FB7">
            <w:pPr>
              <w:rPr>
                <w:b/>
              </w:rPr>
            </w:pPr>
            <w:r w:rsidRPr="004E7410">
              <w:rPr>
                <w:b/>
              </w:rPr>
              <w:t>Years 4 &amp; 5</w:t>
            </w:r>
          </w:p>
        </w:tc>
      </w:tr>
      <w:tr w:rsidR="00FB6FB7" w14:paraId="181BBB37" w14:textId="77777777" w:rsidTr="004E7410">
        <w:tc>
          <w:tcPr>
            <w:tcW w:w="1951" w:type="dxa"/>
          </w:tcPr>
          <w:p w14:paraId="4FFA0D55" w14:textId="2B3E300E" w:rsidR="00FB6FB7" w:rsidRPr="004E7410" w:rsidRDefault="004E7410" w:rsidP="00FB6FB7">
            <w:pPr>
              <w:rPr>
                <w:b/>
              </w:rPr>
            </w:pPr>
            <w:r w:rsidRPr="004E7410">
              <w:rPr>
                <w:b/>
              </w:rPr>
              <w:t>Loco- regional</w:t>
            </w:r>
          </w:p>
        </w:tc>
        <w:tc>
          <w:tcPr>
            <w:tcW w:w="3260" w:type="dxa"/>
          </w:tcPr>
          <w:p w14:paraId="19A5AB63" w14:textId="77777777" w:rsidR="004E7410" w:rsidRPr="004E7410" w:rsidRDefault="004E7410" w:rsidP="004E7410">
            <w:pPr>
              <w:widowControl w:val="0"/>
              <w:autoSpaceDE w:val="0"/>
              <w:autoSpaceDN w:val="0"/>
              <w:adjustRightInd w:val="0"/>
              <w:rPr>
                <w:rFonts w:cs="Times New Roman"/>
                <w:lang w:val="en-US"/>
              </w:rPr>
            </w:pPr>
            <w:r w:rsidRPr="004E7410">
              <w:rPr>
                <w:rFonts w:cs="Times New Roman"/>
                <w:lang w:val="en-US"/>
              </w:rPr>
              <w:t>3-monthly clinical examination including:</w:t>
            </w:r>
          </w:p>
          <w:p w14:paraId="03ACA48C" w14:textId="77777777" w:rsidR="004E7410" w:rsidRPr="004E7410" w:rsidRDefault="004E7410" w:rsidP="00CD1439">
            <w:pPr>
              <w:widowControl w:val="0"/>
              <w:autoSpaceDE w:val="0"/>
              <w:autoSpaceDN w:val="0"/>
              <w:adjustRightInd w:val="0"/>
              <w:ind w:left="34"/>
              <w:rPr>
                <w:rFonts w:cs="^}Zˇ"/>
                <w:lang w:val="en-US"/>
              </w:rPr>
            </w:pPr>
            <w:r w:rsidRPr="004E7410">
              <w:rPr>
                <w:rFonts w:cs="^}Zˇ"/>
                <w:lang w:val="en-US"/>
              </w:rPr>
              <w:t>• External inspection/examination</w:t>
            </w:r>
          </w:p>
          <w:p w14:paraId="11314F73"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Palpation of inguinal lymph nodes</w:t>
            </w:r>
          </w:p>
          <w:p w14:paraId="2BC1B849"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Digital examination</w:t>
            </w:r>
          </w:p>
          <w:p w14:paraId="41C78343"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Proctoscopy</w:t>
            </w:r>
          </w:p>
          <w:p w14:paraId="405F8CD4" w14:textId="77777777" w:rsidR="00FB6FB7" w:rsidRDefault="004E7410" w:rsidP="004E7410">
            <w:pPr>
              <w:rPr>
                <w:rFonts w:cs="^}Zˇ"/>
                <w:lang w:val="en-US"/>
              </w:rPr>
            </w:pPr>
            <w:r w:rsidRPr="004E7410">
              <w:rPr>
                <w:rFonts w:cs="^}Zˇ"/>
                <w:lang w:val="en-US"/>
              </w:rPr>
              <w:t>• Sigmoidoscopy (as required)</w:t>
            </w:r>
          </w:p>
          <w:p w14:paraId="46DE4587" w14:textId="1E038AC4" w:rsidR="004E7410" w:rsidRPr="004E7410" w:rsidRDefault="004E7410" w:rsidP="004E7410"/>
        </w:tc>
        <w:tc>
          <w:tcPr>
            <w:tcW w:w="3305" w:type="dxa"/>
          </w:tcPr>
          <w:p w14:paraId="56B0C68C" w14:textId="661BE7BC" w:rsidR="004E7410" w:rsidRPr="004E7410" w:rsidRDefault="004E7410" w:rsidP="004E7410">
            <w:pPr>
              <w:widowControl w:val="0"/>
              <w:autoSpaceDE w:val="0"/>
              <w:autoSpaceDN w:val="0"/>
              <w:adjustRightInd w:val="0"/>
              <w:rPr>
                <w:rFonts w:cs="Times New Roman"/>
                <w:lang w:val="en-US"/>
              </w:rPr>
            </w:pPr>
            <w:r>
              <w:rPr>
                <w:rFonts w:cs="Times New Roman"/>
                <w:lang w:val="en-US"/>
              </w:rPr>
              <w:t xml:space="preserve">6-monthly clinical examination </w:t>
            </w:r>
            <w:r w:rsidRPr="004E7410">
              <w:rPr>
                <w:rFonts w:cs="Times New Roman"/>
                <w:lang w:val="en-US"/>
              </w:rPr>
              <w:t>including:</w:t>
            </w:r>
          </w:p>
          <w:p w14:paraId="56BDCB50"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External inspection/examination</w:t>
            </w:r>
          </w:p>
          <w:p w14:paraId="4A2DAFD4" w14:textId="77777777" w:rsidR="004E7410" w:rsidRPr="004E7410" w:rsidRDefault="004E7410" w:rsidP="004E7410">
            <w:pPr>
              <w:widowControl w:val="0"/>
              <w:autoSpaceDE w:val="0"/>
              <w:autoSpaceDN w:val="0"/>
              <w:adjustRightInd w:val="0"/>
              <w:rPr>
                <w:rFonts w:cs="^}Zˇ"/>
                <w:lang w:val="en-US"/>
              </w:rPr>
            </w:pPr>
            <w:r w:rsidRPr="004E7410">
              <w:rPr>
                <w:rFonts w:cs="^}Zˇ"/>
                <w:lang w:val="en-US"/>
              </w:rPr>
              <w:t>• Palpation of inguinal lymph nodes</w:t>
            </w:r>
          </w:p>
          <w:p w14:paraId="581E291A" w14:textId="55BF23D8" w:rsidR="00FB6FB7" w:rsidRPr="004E7410" w:rsidRDefault="004E7410" w:rsidP="004E7410">
            <w:r w:rsidRPr="004E7410">
              <w:rPr>
                <w:rFonts w:cs="^}Zˇ"/>
                <w:lang w:val="en-US"/>
              </w:rPr>
              <w:t>• Digital examination</w:t>
            </w:r>
          </w:p>
        </w:tc>
      </w:tr>
      <w:tr w:rsidR="00FB6FB7" w14:paraId="5FE31C27" w14:textId="77777777" w:rsidTr="004E7410">
        <w:tc>
          <w:tcPr>
            <w:tcW w:w="1951" w:type="dxa"/>
          </w:tcPr>
          <w:p w14:paraId="7AE9EE9D" w14:textId="0BC659A3" w:rsidR="00FB6FB7" w:rsidRPr="004E7410" w:rsidRDefault="004E7410" w:rsidP="00FB6FB7">
            <w:pPr>
              <w:rPr>
                <w:b/>
              </w:rPr>
            </w:pPr>
            <w:r w:rsidRPr="004E7410">
              <w:rPr>
                <w:b/>
              </w:rPr>
              <w:t xml:space="preserve">Systemic </w:t>
            </w:r>
          </w:p>
        </w:tc>
        <w:tc>
          <w:tcPr>
            <w:tcW w:w="3260" w:type="dxa"/>
          </w:tcPr>
          <w:p w14:paraId="297F1D95" w14:textId="7BB3EACF" w:rsidR="004E7410" w:rsidRDefault="004E7410" w:rsidP="00CD1439">
            <w:pPr>
              <w:widowControl w:val="0"/>
              <w:autoSpaceDE w:val="0"/>
              <w:autoSpaceDN w:val="0"/>
              <w:adjustRightInd w:val="0"/>
              <w:rPr>
                <w:rFonts w:cs="^}Zˇ"/>
                <w:lang w:val="en-US"/>
              </w:rPr>
            </w:pPr>
            <w:r w:rsidRPr="00CD1439">
              <w:rPr>
                <w:rFonts w:cs="^}Zˇ"/>
                <w:lang w:val="en-US"/>
              </w:rPr>
              <w:t>3-monthly clinical examination according to that used for other malignant tumours at the primary site</w:t>
            </w:r>
          </w:p>
          <w:p w14:paraId="02D542C1" w14:textId="77777777" w:rsidR="00CD1439" w:rsidRPr="00CD1439" w:rsidRDefault="00CD1439" w:rsidP="00CD1439">
            <w:pPr>
              <w:widowControl w:val="0"/>
              <w:autoSpaceDE w:val="0"/>
              <w:autoSpaceDN w:val="0"/>
              <w:adjustRightInd w:val="0"/>
              <w:rPr>
                <w:rFonts w:cs="^}Zˇ"/>
                <w:lang w:val="en-US"/>
              </w:rPr>
            </w:pPr>
          </w:p>
          <w:p w14:paraId="0E54FB10" w14:textId="457082AB" w:rsidR="00CD1439" w:rsidRDefault="00CD1439" w:rsidP="004E7410">
            <w:pPr>
              <w:widowControl w:val="0"/>
              <w:autoSpaceDE w:val="0"/>
              <w:autoSpaceDN w:val="0"/>
              <w:adjustRightInd w:val="0"/>
              <w:rPr>
                <w:rFonts w:cs="^}Zˇ"/>
                <w:lang w:val="en-US"/>
              </w:rPr>
            </w:pPr>
            <w:r>
              <w:rPr>
                <w:rFonts w:cs="^}Zˇ"/>
                <w:lang w:val="en-US"/>
              </w:rPr>
              <w:t xml:space="preserve">Baseline CT thorax, </w:t>
            </w:r>
            <w:r w:rsidR="004E7410" w:rsidRPr="004E7410">
              <w:rPr>
                <w:rFonts w:cs="^}Zˇ"/>
                <w:lang w:val="en-US"/>
              </w:rPr>
              <w:t>abdomen, pel</w:t>
            </w:r>
            <w:r>
              <w:rPr>
                <w:rFonts w:cs="^}Zˇ"/>
                <w:lang w:val="en-US"/>
              </w:rPr>
              <w:t xml:space="preserve">vis </w:t>
            </w:r>
            <w:r w:rsidR="004E7410" w:rsidRPr="004E7410">
              <w:rPr>
                <w:rFonts w:cs="^}Zˇ"/>
                <w:lang w:val="en-US"/>
              </w:rPr>
              <w:t>including groins 2-3 months post</w:t>
            </w:r>
            <w:r w:rsidR="00141E2D">
              <w:rPr>
                <w:rFonts w:cs="^}Zˇ"/>
                <w:lang w:val="en-US"/>
              </w:rPr>
              <w:t>-</w:t>
            </w:r>
            <w:r w:rsidR="004E7410" w:rsidRPr="004E7410">
              <w:rPr>
                <w:rFonts w:cs="^}Zˇ"/>
                <w:lang w:val="en-US"/>
              </w:rPr>
              <w:t>surgery</w:t>
            </w:r>
          </w:p>
          <w:p w14:paraId="6F385D3A" w14:textId="77777777" w:rsidR="00CD1439" w:rsidRPr="004E7410" w:rsidRDefault="00CD1439" w:rsidP="004E7410">
            <w:pPr>
              <w:widowControl w:val="0"/>
              <w:autoSpaceDE w:val="0"/>
              <w:autoSpaceDN w:val="0"/>
              <w:adjustRightInd w:val="0"/>
              <w:rPr>
                <w:rFonts w:cs="^}Zˇ"/>
                <w:lang w:val="en-US"/>
              </w:rPr>
            </w:pPr>
          </w:p>
          <w:p w14:paraId="018B574C" w14:textId="1479B937" w:rsidR="004E7410" w:rsidRDefault="00CD1439" w:rsidP="004E7410">
            <w:pPr>
              <w:widowControl w:val="0"/>
              <w:autoSpaceDE w:val="0"/>
              <w:autoSpaceDN w:val="0"/>
              <w:adjustRightInd w:val="0"/>
              <w:rPr>
                <w:rFonts w:cs="^}Zˇ"/>
                <w:lang w:val="en-US"/>
              </w:rPr>
            </w:pPr>
            <w:r>
              <w:rPr>
                <w:rFonts w:cs="^}Zˇ"/>
                <w:lang w:val="en-US"/>
              </w:rPr>
              <w:t xml:space="preserve">6-monthly CT thorax, </w:t>
            </w:r>
            <w:r w:rsidR="004E7410" w:rsidRPr="004E7410">
              <w:rPr>
                <w:rFonts w:cs="^}Zˇ"/>
                <w:lang w:val="en-US"/>
              </w:rPr>
              <w:t>abdomen, pelvis</w:t>
            </w:r>
            <w:r>
              <w:rPr>
                <w:rFonts w:cs="^}Zˇ"/>
                <w:lang w:val="en-US"/>
              </w:rPr>
              <w:t xml:space="preserve"> </w:t>
            </w:r>
            <w:r w:rsidR="004E7410" w:rsidRPr="004E7410">
              <w:rPr>
                <w:rFonts w:cs="^}Zˇ"/>
                <w:lang w:val="en-US"/>
              </w:rPr>
              <w:t>including groins</w:t>
            </w:r>
          </w:p>
          <w:p w14:paraId="605D67B0" w14:textId="77777777" w:rsidR="00CD1439" w:rsidRPr="004E7410" w:rsidRDefault="00CD1439" w:rsidP="004E7410">
            <w:pPr>
              <w:widowControl w:val="0"/>
              <w:autoSpaceDE w:val="0"/>
              <w:autoSpaceDN w:val="0"/>
              <w:adjustRightInd w:val="0"/>
              <w:rPr>
                <w:rFonts w:cs="^}Zˇ"/>
                <w:lang w:val="en-US"/>
              </w:rPr>
            </w:pPr>
          </w:p>
          <w:p w14:paraId="2CAA8861" w14:textId="17C6F24C" w:rsidR="00FB6FB7" w:rsidRDefault="004E7410" w:rsidP="00CD1439">
            <w:pPr>
              <w:widowControl w:val="0"/>
              <w:autoSpaceDE w:val="0"/>
              <w:autoSpaceDN w:val="0"/>
              <w:adjustRightInd w:val="0"/>
              <w:rPr>
                <w:rFonts w:cs="^}Zˇ"/>
                <w:lang w:val="en-US"/>
              </w:rPr>
            </w:pPr>
            <w:r w:rsidRPr="004E7410">
              <w:rPr>
                <w:rFonts w:cs="^}Zˇ"/>
                <w:lang w:val="en-US"/>
              </w:rPr>
              <w:t>6-monthly CT or MRI of brain (to be</w:t>
            </w:r>
            <w:r w:rsidR="00CD1439">
              <w:rPr>
                <w:rFonts w:cs="^}Zˇ"/>
                <w:lang w:val="en-US"/>
              </w:rPr>
              <w:t xml:space="preserve"> </w:t>
            </w:r>
            <w:r w:rsidRPr="004E7410">
              <w:rPr>
                <w:rFonts w:cs="^}Zˇ"/>
                <w:lang w:val="en-US"/>
              </w:rPr>
              <w:t>discussed with the patient)</w:t>
            </w:r>
          </w:p>
          <w:p w14:paraId="7B7401BB" w14:textId="0292620D" w:rsidR="004E7410" w:rsidRPr="004E7410" w:rsidRDefault="004E7410" w:rsidP="004E7410"/>
        </w:tc>
        <w:tc>
          <w:tcPr>
            <w:tcW w:w="3305" w:type="dxa"/>
          </w:tcPr>
          <w:p w14:paraId="327DBB46" w14:textId="174D282A" w:rsidR="004E7410" w:rsidRDefault="004E7410" w:rsidP="004E7410">
            <w:pPr>
              <w:widowControl w:val="0"/>
              <w:autoSpaceDE w:val="0"/>
              <w:autoSpaceDN w:val="0"/>
              <w:adjustRightInd w:val="0"/>
              <w:rPr>
                <w:rFonts w:cs="^}Zˇ"/>
                <w:lang w:val="en-US"/>
              </w:rPr>
            </w:pPr>
            <w:r>
              <w:rPr>
                <w:rFonts w:cs="^}Zˇ"/>
                <w:lang w:val="en-US"/>
              </w:rPr>
              <w:t xml:space="preserve">6-monthly clinical examination </w:t>
            </w:r>
            <w:r w:rsidRPr="004E7410">
              <w:rPr>
                <w:rFonts w:cs="^}Zˇ"/>
                <w:lang w:val="en-US"/>
              </w:rPr>
              <w:t>according to that used for other</w:t>
            </w:r>
            <w:r>
              <w:rPr>
                <w:rFonts w:cs="^}Zˇ"/>
                <w:lang w:val="en-US"/>
              </w:rPr>
              <w:t xml:space="preserve"> </w:t>
            </w:r>
            <w:r w:rsidRPr="004E7410">
              <w:rPr>
                <w:rFonts w:cs="^}Zˇ"/>
                <w:lang w:val="en-US"/>
              </w:rPr>
              <w:t>malignant tumours at the primary</w:t>
            </w:r>
            <w:r>
              <w:rPr>
                <w:rFonts w:cs="^}Zˇ"/>
                <w:lang w:val="en-US"/>
              </w:rPr>
              <w:t xml:space="preserve"> </w:t>
            </w:r>
            <w:r w:rsidRPr="004E7410">
              <w:rPr>
                <w:rFonts w:cs="^}Zˇ"/>
                <w:lang w:val="en-US"/>
              </w:rPr>
              <w:t>site</w:t>
            </w:r>
          </w:p>
          <w:p w14:paraId="4A6E8E46" w14:textId="77777777" w:rsidR="00CD1439" w:rsidRPr="004E7410" w:rsidRDefault="00CD1439" w:rsidP="004E7410">
            <w:pPr>
              <w:widowControl w:val="0"/>
              <w:autoSpaceDE w:val="0"/>
              <w:autoSpaceDN w:val="0"/>
              <w:adjustRightInd w:val="0"/>
              <w:rPr>
                <w:rFonts w:cs="^}Zˇ"/>
                <w:lang w:val="en-US"/>
              </w:rPr>
            </w:pPr>
          </w:p>
          <w:p w14:paraId="64F8059C" w14:textId="464A06C8" w:rsidR="004E7410" w:rsidRPr="004E7410" w:rsidRDefault="00CD1439" w:rsidP="004E7410">
            <w:pPr>
              <w:widowControl w:val="0"/>
              <w:autoSpaceDE w:val="0"/>
              <w:autoSpaceDN w:val="0"/>
              <w:adjustRightInd w:val="0"/>
              <w:rPr>
                <w:rFonts w:cs="^}Zˇ"/>
                <w:lang w:val="en-US"/>
              </w:rPr>
            </w:pPr>
            <w:r>
              <w:rPr>
                <w:rFonts w:cs="^}Zˇ"/>
                <w:lang w:val="en-US"/>
              </w:rPr>
              <w:t xml:space="preserve">12-monthly CT thorax, abdomen </w:t>
            </w:r>
            <w:r w:rsidR="004E7410" w:rsidRPr="004E7410">
              <w:rPr>
                <w:rFonts w:cs="^}Zˇ"/>
                <w:lang w:val="en-US"/>
              </w:rPr>
              <w:t>and pelvis including groins</w:t>
            </w:r>
          </w:p>
          <w:p w14:paraId="230E14D7" w14:textId="77777777" w:rsidR="00CD1439" w:rsidRDefault="00CD1439" w:rsidP="004E7410">
            <w:pPr>
              <w:widowControl w:val="0"/>
              <w:autoSpaceDE w:val="0"/>
              <w:autoSpaceDN w:val="0"/>
              <w:adjustRightInd w:val="0"/>
              <w:rPr>
                <w:rFonts w:cs="^}Zˇ"/>
                <w:lang w:val="en-US"/>
              </w:rPr>
            </w:pPr>
          </w:p>
          <w:p w14:paraId="2C735726" w14:textId="7EAEFBB3" w:rsidR="00FB6FB7" w:rsidRPr="00CD1439" w:rsidRDefault="004E7410" w:rsidP="00CD1439">
            <w:pPr>
              <w:widowControl w:val="0"/>
              <w:autoSpaceDE w:val="0"/>
              <w:autoSpaceDN w:val="0"/>
              <w:adjustRightInd w:val="0"/>
              <w:rPr>
                <w:rFonts w:cs="^}Zˇ"/>
                <w:lang w:val="en-US"/>
              </w:rPr>
            </w:pPr>
            <w:r w:rsidRPr="004E7410">
              <w:rPr>
                <w:rFonts w:cs="^}Zˇ"/>
                <w:lang w:val="en-US"/>
              </w:rPr>
              <w:t>12-monthly CT or MRI of brain (to be</w:t>
            </w:r>
            <w:r w:rsidR="00CD1439">
              <w:rPr>
                <w:rFonts w:cs="^}Zˇ"/>
                <w:lang w:val="en-US"/>
              </w:rPr>
              <w:t xml:space="preserve"> </w:t>
            </w:r>
            <w:r w:rsidRPr="004E7410">
              <w:rPr>
                <w:rFonts w:cs="^}Zˇ"/>
                <w:lang w:val="en-US"/>
              </w:rPr>
              <w:t>discussed with the patient).</w:t>
            </w:r>
          </w:p>
        </w:tc>
      </w:tr>
    </w:tbl>
    <w:p w14:paraId="0184F2F1" w14:textId="77777777" w:rsidR="00FB6FB7" w:rsidRDefault="00FB6FB7" w:rsidP="00FB6FB7"/>
    <w:p w14:paraId="6B702D95" w14:textId="4991A8D6" w:rsidR="004E7410" w:rsidRDefault="004E7410">
      <w:r>
        <w:br w:type="page"/>
      </w:r>
    </w:p>
    <w:p w14:paraId="491A740B" w14:textId="5CF5B446" w:rsidR="004E7410" w:rsidRDefault="004E7410" w:rsidP="004E7410">
      <w:r>
        <w:rPr>
          <w:b/>
        </w:rPr>
        <w:lastRenderedPageBreak/>
        <w:t>Table 2</w:t>
      </w:r>
      <w:r w:rsidRPr="004E7410">
        <w:rPr>
          <w:b/>
        </w:rPr>
        <w:t>.</w:t>
      </w:r>
      <w:r>
        <w:t xml:space="preserve">  Recommended follow-up schedule following potentially curative treatment for vulvovaginal mucosal melanoma.</w:t>
      </w:r>
    </w:p>
    <w:p w14:paraId="16E2A423" w14:textId="77777777" w:rsidR="004E7410" w:rsidRDefault="004E7410" w:rsidP="004E7410"/>
    <w:tbl>
      <w:tblPr>
        <w:tblStyle w:val="TableGrid"/>
        <w:tblW w:w="0" w:type="auto"/>
        <w:tblLook w:val="04A0" w:firstRow="1" w:lastRow="0" w:firstColumn="1" w:lastColumn="0" w:noHBand="0" w:noVBand="1"/>
      </w:tblPr>
      <w:tblGrid>
        <w:gridCol w:w="1951"/>
        <w:gridCol w:w="3260"/>
        <w:gridCol w:w="3305"/>
      </w:tblGrid>
      <w:tr w:rsidR="004E7410" w:rsidRPr="004E7410" w14:paraId="508BD5D2" w14:textId="77777777" w:rsidTr="004E7410">
        <w:tc>
          <w:tcPr>
            <w:tcW w:w="1951" w:type="dxa"/>
          </w:tcPr>
          <w:p w14:paraId="0FBF99E6" w14:textId="77777777" w:rsidR="004E7410" w:rsidRDefault="004E7410" w:rsidP="004E7410">
            <w:pPr>
              <w:rPr>
                <w:b/>
              </w:rPr>
            </w:pPr>
            <w:r w:rsidRPr="004E7410">
              <w:rPr>
                <w:b/>
              </w:rPr>
              <w:t>Site of relapse</w:t>
            </w:r>
          </w:p>
          <w:p w14:paraId="447FD576" w14:textId="77777777" w:rsidR="004E7410" w:rsidRPr="004E7410" w:rsidRDefault="004E7410" w:rsidP="004E7410">
            <w:pPr>
              <w:rPr>
                <w:b/>
              </w:rPr>
            </w:pPr>
          </w:p>
        </w:tc>
        <w:tc>
          <w:tcPr>
            <w:tcW w:w="3260" w:type="dxa"/>
          </w:tcPr>
          <w:p w14:paraId="772CDF96" w14:textId="77777777" w:rsidR="004E7410" w:rsidRPr="004E7410" w:rsidRDefault="004E7410" w:rsidP="004E7410">
            <w:pPr>
              <w:rPr>
                <w:b/>
              </w:rPr>
            </w:pPr>
            <w:r w:rsidRPr="004E7410">
              <w:rPr>
                <w:b/>
              </w:rPr>
              <w:t>Years 1 - 3</w:t>
            </w:r>
          </w:p>
        </w:tc>
        <w:tc>
          <w:tcPr>
            <w:tcW w:w="3305" w:type="dxa"/>
          </w:tcPr>
          <w:p w14:paraId="0F8A87E3" w14:textId="77777777" w:rsidR="004E7410" w:rsidRPr="004E7410" w:rsidRDefault="004E7410" w:rsidP="004E7410">
            <w:pPr>
              <w:rPr>
                <w:b/>
              </w:rPr>
            </w:pPr>
            <w:r w:rsidRPr="004E7410">
              <w:rPr>
                <w:b/>
              </w:rPr>
              <w:t>Years 4 &amp; 5</w:t>
            </w:r>
          </w:p>
        </w:tc>
      </w:tr>
      <w:tr w:rsidR="004E7410" w14:paraId="52F8A638" w14:textId="77777777" w:rsidTr="004E7410">
        <w:tc>
          <w:tcPr>
            <w:tcW w:w="1951" w:type="dxa"/>
          </w:tcPr>
          <w:p w14:paraId="1F96C8A3" w14:textId="77777777" w:rsidR="004E7410" w:rsidRPr="004E7410" w:rsidRDefault="004E7410" w:rsidP="004E7410">
            <w:pPr>
              <w:rPr>
                <w:b/>
              </w:rPr>
            </w:pPr>
            <w:r w:rsidRPr="004E7410">
              <w:rPr>
                <w:b/>
              </w:rPr>
              <w:t>Loco- regional</w:t>
            </w:r>
          </w:p>
        </w:tc>
        <w:tc>
          <w:tcPr>
            <w:tcW w:w="3260" w:type="dxa"/>
          </w:tcPr>
          <w:p w14:paraId="5CB16F93" w14:textId="77777777" w:rsidR="004E7410" w:rsidRPr="004E7410" w:rsidRDefault="004E7410" w:rsidP="004E7410">
            <w:pPr>
              <w:widowControl w:val="0"/>
              <w:autoSpaceDE w:val="0"/>
              <w:autoSpaceDN w:val="0"/>
              <w:adjustRightInd w:val="0"/>
              <w:rPr>
                <w:rFonts w:cs="Times New Roman"/>
                <w:color w:val="000000"/>
                <w:lang w:val="en-US"/>
              </w:rPr>
            </w:pPr>
            <w:r w:rsidRPr="004E7410">
              <w:rPr>
                <w:rFonts w:cs="Times New Roman"/>
                <w:color w:val="000000"/>
                <w:lang w:val="en-US"/>
              </w:rPr>
              <w:t>3-monthly clinical examination including:</w:t>
            </w:r>
          </w:p>
          <w:p w14:paraId="1E12464D" w14:textId="73DD841B"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Pr>
                <w:rFonts w:cs="Times New Roman"/>
                <w:color w:val="000000"/>
                <w:lang w:val="en-US"/>
              </w:rPr>
              <w:t xml:space="preserve">External </w:t>
            </w:r>
            <w:r w:rsidRPr="004E7410">
              <w:rPr>
                <w:rFonts w:cs="Times New Roman"/>
                <w:color w:val="000000"/>
                <w:lang w:val="en-US"/>
              </w:rPr>
              <w:t>inspection/examination</w:t>
            </w:r>
          </w:p>
          <w:p w14:paraId="3E1FC107" w14:textId="75731B56"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Palpation of inguinal lymph nodes</w:t>
            </w:r>
          </w:p>
          <w:p w14:paraId="633D0734" w14:textId="0A5B3238"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Speculum examination</w:t>
            </w:r>
          </w:p>
          <w:p w14:paraId="374A31AE" w14:textId="0EF7DEA0"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EUA (if clinically indicated)</w:t>
            </w:r>
          </w:p>
          <w:p w14:paraId="7E1C7AE7" w14:textId="4B49D9F2"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 xml:space="preserve">Cystoscopy, if clinically indicated </w:t>
            </w:r>
            <w:r>
              <w:rPr>
                <w:rFonts w:cs="Times New Roman"/>
                <w:color w:val="000000"/>
                <w:lang w:val="en-US"/>
              </w:rPr>
              <w:t>(</w:t>
            </w:r>
            <w:r w:rsidRPr="004E7410">
              <w:rPr>
                <w:rFonts w:cs="Times New Roman"/>
                <w:color w:val="000000"/>
                <w:lang w:val="en-US"/>
              </w:rPr>
              <w:t>e.g.</w:t>
            </w:r>
            <w:r>
              <w:rPr>
                <w:rFonts w:cs="Times New Roman"/>
                <w:color w:val="000000"/>
                <w:lang w:val="en-US"/>
              </w:rPr>
              <w:t xml:space="preserve"> </w:t>
            </w:r>
            <w:r w:rsidRPr="004E7410">
              <w:rPr>
                <w:rFonts w:cs="Times New Roman"/>
                <w:color w:val="000000"/>
                <w:lang w:val="en-US"/>
              </w:rPr>
              <w:t>urethral involvement</w:t>
            </w:r>
            <w:r>
              <w:rPr>
                <w:rFonts w:cs="Times New Roman"/>
                <w:color w:val="000000"/>
                <w:lang w:val="en-US"/>
              </w:rPr>
              <w:t>)</w:t>
            </w:r>
          </w:p>
          <w:p w14:paraId="72A6EB0A" w14:textId="7AFCD6DA" w:rsidR="004E7410" w:rsidRPr="004E7410" w:rsidRDefault="004E7410" w:rsidP="004E7410"/>
        </w:tc>
        <w:tc>
          <w:tcPr>
            <w:tcW w:w="3305" w:type="dxa"/>
          </w:tcPr>
          <w:p w14:paraId="1269068D" w14:textId="77777777" w:rsidR="004E7410" w:rsidRPr="004E7410" w:rsidRDefault="004E7410" w:rsidP="004E7410">
            <w:pPr>
              <w:widowControl w:val="0"/>
              <w:autoSpaceDE w:val="0"/>
              <w:autoSpaceDN w:val="0"/>
              <w:adjustRightInd w:val="0"/>
              <w:rPr>
                <w:rFonts w:cs="Times New Roman"/>
                <w:color w:val="000000"/>
                <w:lang w:val="en-US"/>
              </w:rPr>
            </w:pPr>
            <w:r w:rsidRPr="004E7410">
              <w:rPr>
                <w:rFonts w:cs="Times New Roman"/>
                <w:color w:val="000000"/>
                <w:lang w:val="en-US"/>
              </w:rPr>
              <w:t>6-monthly clinical examination including:</w:t>
            </w:r>
          </w:p>
          <w:p w14:paraId="622D0F22" w14:textId="4D60603A"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External inspection/examination</w:t>
            </w:r>
          </w:p>
          <w:p w14:paraId="75AA893A" w14:textId="4536B93B"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Palpation of inguinal lymph nodes</w:t>
            </w:r>
          </w:p>
          <w:p w14:paraId="2A5F7C45" w14:textId="1271B4D5"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Speculum examination</w:t>
            </w:r>
          </w:p>
          <w:p w14:paraId="2C2F22D5" w14:textId="718AE3DE"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 xml:space="preserve">EUA </w:t>
            </w:r>
            <w:r>
              <w:rPr>
                <w:rFonts w:cs="Times New Roman"/>
                <w:color w:val="000000"/>
                <w:lang w:val="en-US"/>
              </w:rPr>
              <w:t>(</w:t>
            </w:r>
            <w:r w:rsidRPr="004E7410">
              <w:rPr>
                <w:rFonts w:cs="Times New Roman"/>
                <w:color w:val="000000"/>
                <w:lang w:val="en-US"/>
              </w:rPr>
              <w:t>if clinically indicated</w:t>
            </w:r>
            <w:r>
              <w:rPr>
                <w:rFonts w:cs="Times New Roman"/>
                <w:color w:val="000000"/>
                <w:lang w:val="en-US"/>
              </w:rPr>
              <w:t>)</w:t>
            </w:r>
          </w:p>
          <w:p w14:paraId="52A9B103" w14:textId="08C8CF89"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Cysto</w:t>
            </w:r>
            <w:r>
              <w:rPr>
                <w:rFonts w:cs="Times New Roman"/>
                <w:color w:val="000000"/>
                <w:lang w:val="en-US"/>
              </w:rPr>
              <w:t>scopy, if clinically indicated (</w:t>
            </w:r>
            <w:r w:rsidRPr="004E7410">
              <w:rPr>
                <w:rFonts w:cs="Times New Roman"/>
                <w:color w:val="000000"/>
                <w:lang w:val="en-US"/>
              </w:rPr>
              <w:t>e.g.</w:t>
            </w:r>
            <w:r>
              <w:rPr>
                <w:rFonts w:cs="Times New Roman"/>
                <w:color w:val="000000"/>
                <w:lang w:val="en-US"/>
              </w:rPr>
              <w:t xml:space="preserve"> </w:t>
            </w:r>
            <w:r w:rsidRPr="004E7410">
              <w:rPr>
                <w:rFonts w:cs="Times New Roman"/>
                <w:color w:val="000000"/>
                <w:lang w:val="en-US"/>
              </w:rPr>
              <w:t>urethral involvement</w:t>
            </w:r>
            <w:r>
              <w:rPr>
                <w:rFonts w:cs="Times New Roman"/>
                <w:color w:val="000000"/>
                <w:lang w:val="en-US"/>
              </w:rPr>
              <w:t>)</w:t>
            </w:r>
          </w:p>
        </w:tc>
      </w:tr>
      <w:tr w:rsidR="00CD1439" w14:paraId="773419B5" w14:textId="77777777" w:rsidTr="004E7410">
        <w:tc>
          <w:tcPr>
            <w:tcW w:w="1951" w:type="dxa"/>
          </w:tcPr>
          <w:p w14:paraId="280D8A50" w14:textId="77777777" w:rsidR="00CD1439" w:rsidRPr="004E7410" w:rsidRDefault="00CD1439" w:rsidP="004E7410">
            <w:pPr>
              <w:rPr>
                <w:b/>
              </w:rPr>
            </w:pPr>
            <w:r w:rsidRPr="004E7410">
              <w:rPr>
                <w:b/>
              </w:rPr>
              <w:t xml:space="preserve">Systemic </w:t>
            </w:r>
          </w:p>
        </w:tc>
        <w:tc>
          <w:tcPr>
            <w:tcW w:w="3260" w:type="dxa"/>
          </w:tcPr>
          <w:p w14:paraId="7FBF83AE" w14:textId="77777777" w:rsidR="00CD1439" w:rsidRDefault="00CD1439" w:rsidP="00F01B68">
            <w:pPr>
              <w:widowControl w:val="0"/>
              <w:autoSpaceDE w:val="0"/>
              <w:autoSpaceDN w:val="0"/>
              <w:adjustRightInd w:val="0"/>
              <w:rPr>
                <w:rFonts w:cs="^}Zˇ"/>
                <w:lang w:val="en-US"/>
              </w:rPr>
            </w:pPr>
            <w:r w:rsidRPr="00CD1439">
              <w:rPr>
                <w:rFonts w:cs="^}Zˇ"/>
                <w:lang w:val="en-US"/>
              </w:rPr>
              <w:t>3-monthly clinical examination according to that used for other malignant tumours at the primary site</w:t>
            </w:r>
          </w:p>
          <w:p w14:paraId="712BA1A5" w14:textId="77777777" w:rsidR="00CD1439" w:rsidRPr="00CD1439" w:rsidRDefault="00CD1439" w:rsidP="00F01B68">
            <w:pPr>
              <w:widowControl w:val="0"/>
              <w:autoSpaceDE w:val="0"/>
              <w:autoSpaceDN w:val="0"/>
              <w:adjustRightInd w:val="0"/>
              <w:rPr>
                <w:rFonts w:cs="^}Zˇ"/>
                <w:lang w:val="en-US"/>
              </w:rPr>
            </w:pPr>
          </w:p>
          <w:p w14:paraId="31E52576" w14:textId="16D35BAC" w:rsidR="00CD1439" w:rsidRDefault="00CD1439" w:rsidP="00F01B68">
            <w:pPr>
              <w:widowControl w:val="0"/>
              <w:autoSpaceDE w:val="0"/>
              <w:autoSpaceDN w:val="0"/>
              <w:adjustRightInd w:val="0"/>
              <w:rPr>
                <w:rFonts w:cs="^}Zˇ"/>
                <w:lang w:val="en-US"/>
              </w:rPr>
            </w:pPr>
            <w:r>
              <w:rPr>
                <w:rFonts w:cs="^}Zˇ"/>
                <w:lang w:val="en-US"/>
              </w:rPr>
              <w:t xml:space="preserve">Baseline CT thorax, </w:t>
            </w:r>
            <w:r w:rsidRPr="004E7410">
              <w:rPr>
                <w:rFonts w:cs="^}Zˇ"/>
                <w:lang w:val="en-US"/>
              </w:rPr>
              <w:t>abdomen, pel</w:t>
            </w:r>
            <w:r>
              <w:rPr>
                <w:rFonts w:cs="^}Zˇ"/>
                <w:lang w:val="en-US"/>
              </w:rPr>
              <w:t xml:space="preserve">vis </w:t>
            </w:r>
            <w:r w:rsidRPr="004E7410">
              <w:rPr>
                <w:rFonts w:cs="^}Zˇ"/>
                <w:lang w:val="en-US"/>
              </w:rPr>
              <w:t>including groins 2-3 months post</w:t>
            </w:r>
            <w:r w:rsidR="00141E2D">
              <w:rPr>
                <w:rFonts w:cs="^}Zˇ"/>
                <w:lang w:val="en-US"/>
              </w:rPr>
              <w:t>-</w:t>
            </w:r>
            <w:r w:rsidRPr="004E7410">
              <w:rPr>
                <w:rFonts w:cs="^}Zˇ"/>
                <w:lang w:val="en-US"/>
              </w:rPr>
              <w:t>surgery</w:t>
            </w:r>
          </w:p>
          <w:p w14:paraId="3EDAF6B6" w14:textId="77777777" w:rsidR="00CD1439" w:rsidRPr="004E7410" w:rsidRDefault="00CD1439" w:rsidP="00F01B68">
            <w:pPr>
              <w:widowControl w:val="0"/>
              <w:autoSpaceDE w:val="0"/>
              <w:autoSpaceDN w:val="0"/>
              <w:adjustRightInd w:val="0"/>
              <w:rPr>
                <w:rFonts w:cs="^}Zˇ"/>
                <w:lang w:val="en-US"/>
              </w:rPr>
            </w:pPr>
          </w:p>
          <w:p w14:paraId="71376B99" w14:textId="77777777" w:rsidR="00CD1439" w:rsidRDefault="00CD1439" w:rsidP="00F01B68">
            <w:pPr>
              <w:widowControl w:val="0"/>
              <w:autoSpaceDE w:val="0"/>
              <w:autoSpaceDN w:val="0"/>
              <w:adjustRightInd w:val="0"/>
              <w:rPr>
                <w:rFonts w:cs="^}Zˇ"/>
                <w:lang w:val="en-US"/>
              </w:rPr>
            </w:pPr>
            <w:r>
              <w:rPr>
                <w:rFonts w:cs="^}Zˇ"/>
                <w:lang w:val="en-US"/>
              </w:rPr>
              <w:t xml:space="preserve">6-monthly CT thorax, </w:t>
            </w:r>
            <w:r w:rsidRPr="004E7410">
              <w:rPr>
                <w:rFonts w:cs="^}Zˇ"/>
                <w:lang w:val="en-US"/>
              </w:rPr>
              <w:t>abdomen, pelvis</w:t>
            </w:r>
            <w:r>
              <w:rPr>
                <w:rFonts w:cs="^}Zˇ"/>
                <w:lang w:val="en-US"/>
              </w:rPr>
              <w:t xml:space="preserve"> </w:t>
            </w:r>
            <w:r w:rsidRPr="004E7410">
              <w:rPr>
                <w:rFonts w:cs="^}Zˇ"/>
                <w:lang w:val="en-US"/>
              </w:rPr>
              <w:t>including groins</w:t>
            </w:r>
          </w:p>
          <w:p w14:paraId="7627B15C" w14:textId="77777777" w:rsidR="00CD1439" w:rsidRPr="004E7410" w:rsidRDefault="00CD1439" w:rsidP="00F01B68">
            <w:pPr>
              <w:widowControl w:val="0"/>
              <w:autoSpaceDE w:val="0"/>
              <w:autoSpaceDN w:val="0"/>
              <w:adjustRightInd w:val="0"/>
              <w:rPr>
                <w:rFonts w:cs="^}Zˇ"/>
                <w:lang w:val="en-US"/>
              </w:rPr>
            </w:pPr>
          </w:p>
          <w:p w14:paraId="6BCBFC19" w14:textId="77777777" w:rsidR="00CD1439" w:rsidRDefault="00CD1439" w:rsidP="00F01B68">
            <w:pPr>
              <w:widowControl w:val="0"/>
              <w:autoSpaceDE w:val="0"/>
              <w:autoSpaceDN w:val="0"/>
              <w:adjustRightInd w:val="0"/>
              <w:rPr>
                <w:rFonts w:cs="^}Zˇ"/>
                <w:lang w:val="en-US"/>
              </w:rPr>
            </w:pPr>
            <w:r w:rsidRPr="004E7410">
              <w:rPr>
                <w:rFonts w:cs="^}Zˇ"/>
                <w:lang w:val="en-US"/>
              </w:rPr>
              <w:t>6-monthly CT or MRI of brain (to be</w:t>
            </w:r>
            <w:r>
              <w:rPr>
                <w:rFonts w:cs="^}Zˇ"/>
                <w:lang w:val="en-US"/>
              </w:rPr>
              <w:t xml:space="preserve"> </w:t>
            </w:r>
            <w:r w:rsidRPr="004E7410">
              <w:rPr>
                <w:rFonts w:cs="^}Zˇ"/>
                <w:lang w:val="en-US"/>
              </w:rPr>
              <w:t>discussed with the patient)</w:t>
            </w:r>
          </w:p>
          <w:p w14:paraId="2726B5F6" w14:textId="6CB7E9A1" w:rsidR="00CD1439" w:rsidRPr="004E7410" w:rsidRDefault="00CD1439" w:rsidP="004E7410">
            <w:pPr>
              <w:widowControl w:val="0"/>
              <w:autoSpaceDE w:val="0"/>
              <w:autoSpaceDN w:val="0"/>
              <w:adjustRightInd w:val="0"/>
            </w:pPr>
          </w:p>
        </w:tc>
        <w:tc>
          <w:tcPr>
            <w:tcW w:w="3305" w:type="dxa"/>
          </w:tcPr>
          <w:p w14:paraId="29CAE327" w14:textId="77777777" w:rsidR="00CD1439" w:rsidRDefault="00CD1439" w:rsidP="00F01B68">
            <w:pPr>
              <w:widowControl w:val="0"/>
              <w:autoSpaceDE w:val="0"/>
              <w:autoSpaceDN w:val="0"/>
              <w:adjustRightInd w:val="0"/>
              <w:rPr>
                <w:rFonts w:cs="^}Zˇ"/>
                <w:lang w:val="en-US"/>
              </w:rPr>
            </w:pPr>
            <w:r>
              <w:rPr>
                <w:rFonts w:cs="^}Zˇ"/>
                <w:lang w:val="en-US"/>
              </w:rPr>
              <w:t xml:space="preserve">6-monthly clinical examination </w:t>
            </w:r>
            <w:r w:rsidRPr="004E7410">
              <w:rPr>
                <w:rFonts w:cs="^}Zˇ"/>
                <w:lang w:val="en-US"/>
              </w:rPr>
              <w:t>according to that used for other</w:t>
            </w:r>
            <w:r>
              <w:rPr>
                <w:rFonts w:cs="^}Zˇ"/>
                <w:lang w:val="en-US"/>
              </w:rPr>
              <w:t xml:space="preserve"> </w:t>
            </w:r>
            <w:r w:rsidRPr="004E7410">
              <w:rPr>
                <w:rFonts w:cs="^}Zˇ"/>
                <w:lang w:val="en-US"/>
              </w:rPr>
              <w:t>malignant tumours at the primary</w:t>
            </w:r>
            <w:r>
              <w:rPr>
                <w:rFonts w:cs="^}Zˇ"/>
                <w:lang w:val="en-US"/>
              </w:rPr>
              <w:t xml:space="preserve"> </w:t>
            </w:r>
            <w:r w:rsidRPr="004E7410">
              <w:rPr>
                <w:rFonts w:cs="^}Zˇ"/>
                <w:lang w:val="en-US"/>
              </w:rPr>
              <w:t>site</w:t>
            </w:r>
          </w:p>
          <w:p w14:paraId="67790EB5" w14:textId="77777777" w:rsidR="00CD1439" w:rsidRPr="004E7410" w:rsidRDefault="00CD1439" w:rsidP="00F01B68">
            <w:pPr>
              <w:widowControl w:val="0"/>
              <w:autoSpaceDE w:val="0"/>
              <w:autoSpaceDN w:val="0"/>
              <w:adjustRightInd w:val="0"/>
              <w:rPr>
                <w:rFonts w:cs="^}Zˇ"/>
                <w:lang w:val="en-US"/>
              </w:rPr>
            </w:pPr>
          </w:p>
          <w:p w14:paraId="2A3610CB" w14:textId="77777777" w:rsidR="00CD1439" w:rsidRPr="004E7410" w:rsidRDefault="00CD1439" w:rsidP="00F01B68">
            <w:pPr>
              <w:widowControl w:val="0"/>
              <w:autoSpaceDE w:val="0"/>
              <w:autoSpaceDN w:val="0"/>
              <w:adjustRightInd w:val="0"/>
              <w:rPr>
                <w:rFonts w:cs="^}Zˇ"/>
                <w:lang w:val="en-US"/>
              </w:rPr>
            </w:pPr>
            <w:r>
              <w:rPr>
                <w:rFonts w:cs="^}Zˇ"/>
                <w:lang w:val="en-US"/>
              </w:rPr>
              <w:t xml:space="preserve">12-monthly CT thorax, abdomen </w:t>
            </w:r>
            <w:r w:rsidRPr="004E7410">
              <w:rPr>
                <w:rFonts w:cs="^}Zˇ"/>
                <w:lang w:val="en-US"/>
              </w:rPr>
              <w:t>and pelvis including groins</w:t>
            </w:r>
          </w:p>
          <w:p w14:paraId="772F09D1" w14:textId="77777777" w:rsidR="00CD1439" w:rsidRDefault="00CD1439" w:rsidP="00F01B68">
            <w:pPr>
              <w:widowControl w:val="0"/>
              <w:autoSpaceDE w:val="0"/>
              <w:autoSpaceDN w:val="0"/>
              <w:adjustRightInd w:val="0"/>
              <w:rPr>
                <w:rFonts w:cs="^}Zˇ"/>
                <w:lang w:val="en-US"/>
              </w:rPr>
            </w:pPr>
          </w:p>
          <w:p w14:paraId="443D1AA6" w14:textId="6298A177" w:rsidR="00CD1439" w:rsidRPr="00CD1439" w:rsidRDefault="00CD1439" w:rsidP="00CD1439">
            <w:pPr>
              <w:widowControl w:val="0"/>
              <w:autoSpaceDE w:val="0"/>
              <w:autoSpaceDN w:val="0"/>
              <w:adjustRightInd w:val="0"/>
              <w:rPr>
                <w:rFonts w:cs="Times New Roman"/>
                <w:color w:val="000000"/>
                <w:lang w:val="en-US"/>
              </w:rPr>
            </w:pPr>
            <w:r w:rsidRPr="00CD1439">
              <w:rPr>
                <w:rFonts w:cs="^}Zˇ"/>
                <w:lang w:val="en-US"/>
              </w:rPr>
              <w:t>12-monthly CT or MRI of brain (to be discussed with the patient).</w:t>
            </w:r>
          </w:p>
        </w:tc>
      </w:tr>
    </w:tbl>
    <w:p w14:paraId="24CB38EE" w14:textId="77777777" w:rsidR="004E7410" w:rsidRPr="00FB6FB7" w:rsidRDefault="004E7410" w:rsidP="004E7410"/>
    <w:p w14:paraId="7406EF62" w14:textId="77777777" w:rsidR="004E7410" w:rsidRDefault="004E7410" w:rsidP="00FB6FB7"/>
    <w:p w14:paraId="3E7A47D3" w14:textId="77777777" w:rsidR="004E7410" w:rsidRDefault="004E7410" w:rsidP="00FB6FB7"/>
    <w:p w14:paraId="74222FC8" w14:textId="5E900C75" w:rsidR="004E7410" w:rsidRDefault="004E7410">
      <w:r>
        <w:br w:type="page"/>
      </w:r>
    </w:p>
    <w:p w14:paraId="7DE355BC" w14:textId="0D59EAE0" w:rsidR="004E7410" w:rsidRDefault="004E7410" w:rsidP="004E7410">
      <w:r>
        <w:rPr>
          <w:b/>
        </w:rPr>
        <w:lastRenderedPageBreak/>
        <w:t>Table 3</w:t>
      </w:r>
      <w:r w:rsidRPr="004E7410">
        <w:rPr>
          <w:b/>
        </w:rPr>
        <w:t>.</w:t>
      </w:r>
      <w:r>
        <w:t xml:space="preserve">  Recommended follow-up schedule following potentially curative treatment for penile mucosal melanoma.</w:t>
      </w:r>
    </w:p>
    <w:p w14:paraId="155D0BEE" w14:textId="77777777" w:rsidR="004E7410" w:rsidRDefault="004E7410" w:rsidP="004E7410"/>
    <w:tbl>
      <w:tblPr>
        <w:tblStyle w:val="TableGrid"/>
        <w:tblW w:w="0" w:type="auto"/>
        <w:tblLook w:val="04A0" w:firstRow="1" w:lastRow="0" w:firstColumn="1" w:lastColumn="0" w:noHBand="0" w:noVBand="1"/>
      </w:tblPr>
      <w:tblGrid>
        <w:gridCol w:w="1951"/>
        <w:gridCol w:w="3260"/>
        <w:gridCol w:w="3305"/>
      </w:tblGrid>
      <w:tr w:rsidR="004E7410" w:rsidRPr="004E7410" w14:paraId="4449A635" w14:textId="77777777" w:rsidTr="004E7410">
        <w:tc>
          <w:tcPr>
            <w:tcW w:w="1951" w:type="dxa"/>
          </w:tcPr>
          <w:p w14:paraId="2D9F5C0A" w14:textId="77777777" w:rsidR="004E7410" w:rsidRDefault="004E7410" w:rsidP="004E7410">
            <w:pPr>
              <w:rPr>
                <w:b/>
              </w:rPr>
            </w:pPr>
            <w:r w:rsidRPr="004E7410">
              <w:rPr>
                <w:b/>
              </w:rPr>
              <w:t>Site of relapse</w:t>
            </w:r>
          </w:p>
          <w:p w14:paraId="559AB669" w14:textId="77777777" w:rsidR="004E7410" w:rsidRPr="004E7410" w:rsidRDefault="004E7410" w:rsidP="004E7410">
            <w:pPr>
              <w:rPr>
                <w:b/>
              </w:rPr>
            </w:pPr>
          </w:p>
        </w:tc>
        <w:tc>
          <w:tcPr>
            <w:tcW w:w="3260" w:type="dxa"/>
          </w:tcPr>
          <w:p w14:paraId="2B54BEA0" w14:textId="77777777" w:rsidR="004E7410" w:rsidRPr="004E7410" w:rsidRDefault="004E7410" w:rsidP="004E7410">
            <w:pPr>
              <w:rPr>
                <w:b/>
              </w:rPr>
            </w:pPr>
            <w:r w:rsidRPr="004E7410">
              <w:rPr>
                <w:b/>
              </w:rPr>
              <w:t>Years 1 - 3</w:t>
            </w:r>
          </w:p>
        </w:tc>
        <w:tc>
          <w:tcPr>
            <w:tcW w:w="3305" w:type="dxa"/>
          </w:tcPr>
          <w:p w14:paraId="6D21C9DA" w14:textId="77777777" w:rsidR="004E7410" w:rsidRPr="004E7410" w:rsidRDefault="004E7410" w:rsidP="004E7410">
            <w:pPr>
              <w:rPr>
                <w:b/>
              </w:rPr>
            </w:pPr>
            <w:r w:rsidRPr="004E7410">
              <w:rPr>
                <w:b/>
              </w:rPr>
              <w:t>Years 4 &amp; 5</w:t>
            </w:r>
          </w:p>
        </w:tc>
      </w:tr>
      <w:tr w:rsidR="004E7410" w14:paraId="445AEB74" w14:textId="77777777" w:rsidTr="004E7410">
        <w:tc>
          <w:tcPr>
            <w:tcW w:w="1951" w:type="dxa"/>
          </w:tcPr>
          <w:p w14:paraId="587A1C63" w14:textId="77777777" w:rsidR="004E7410" w:rsidRPr="004E7410" w:rsidRDefault="004E7410" w:rsidP="004E7410">
            <w:pPr>
              <w:rPr>
                <w:b/>
              </w:rPr>
            </w:pPr>
            <w:r w:rsidRPr="004E7410">
              <w:rPr>
                <w:b/>
              </w:rPr>
              <w:t>Loco- regional</w:t>
            </w:r>
          </w:p>
        </w:tc>
        <w:tc>
          <w:tcPr>
            <w:tcW w:w="3260" w:type="dxa"/>
          </w:tcPr>
          <w:p w14:paraId="5F9FF9B3" w14:textId="77777777" w:rsidR="004E7410" w:rsidRPr="004E7410" w:rsidRDefault="004E7410" w:rsidP="004E7410">
            <w:pPr>
              <w:widowControl w:val="0"/>
              <w:autoSpaceDE w:val="0"/>
              <w:autoSpaceDN w:val="0"/>
              <w:adjustRightInd w:val="0"/>
              <w:rPr>
                <w:rFonts w:cs="Times New Roman"/>
                <w:color w:val="000000"/>
                <w:lang w:val="en-US"/>
              </w:rPr>
            </w:pPr>
            <w:r w:rsidRPr="004E7410">
              <w:rPr>
                <w:rFonts w:cs="Times New Roman"/>
                <w:color w:val="000000"/>
                <w:lang w:val="en-US"/>
              </w:rPr>
              <w:t>3-monthly clinical examination including:</w:t>
            </w:r>
          </w:p>
          <w:p w14:paraId="173B2BE9" w14:textId="77777777"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Pr>
                <w:rFonts w:cs="Times New Roman"/>
                <w:color w:val="000000"/>
                <w:lang w:val="en-US"/>
              </w:rPr>
              <w:t xml:space="preserve">External </w:t>
            </w:r>
            <w:r w:rsidRPr="004E7410">
              <w:rPr>
                <w:rFonts w:cs="Times New Roman"/>
                <w:color w:val="000000"/>
                <w:lang w:val="en-US"/>
              </w:rPr>
              <w:t>inspection/examination</w:t>
            </w:r>
          </w:p>
          <w:p w14:paraId="541041FD" w14:textId="77777777" w:rsidR="004E7410" w:rsidRPr="004E7410" w:rsidRDefault="004E7410" w:rsidP="004E7410">
            <w:pPr>
              <w:pStyle w:val="ListParagraph"/>
              <w:widowControl w:val="0"/>
              <w:numPr>
                <w:ilvl w:val="0"/>
                <w:numId w:val="17"/>
              </w:numPr>
              <w:autoSpaceDE w:val="0"/>
              <w:autoSpaceDN w:val="0"/>
              <w:adjustRightInd w:val="0"/>
              <w:rPr>
                <w:rFonts w:cs="Times New Roman"/>
                <w:color w:val="000000"/>
                <w:lang w:val="en-US"/>
              </w:rPr>
            </w:pPr>
            <w:r w:rsidRPr="004E7410">
              <w:rPr>
                <w:rFonts w:cs="Times New Roman"/>
                <w:color w:val="000000"/>
                <w:lang w:val="en-US"/>
              </w:rPr>
              <w:t>Palpation of inguinal lymph nodes</w:t>
            </w:r>
          </w:p>
          <w:p w14:paraId="14645CFE" w14:textId="3D2EA71E" w:rsidR="004E7410" w:rsidRPr="004E7410" w:rsidRDefault="004E7410" w:rsidP="004E7410">
            <w:pPr>
              <w:pStyle w:val="ListParagraph"/>
              <w:widowControl w:val="0"/>
              <w:numPr>
                <w:ilvl w:val="0"/>
                <w:numId w:val="17"/>
              </w:numPr>
              <w:autoSpaceDE w:val="0"/>
              <w:autoSpaceDN w:val="0"/>
              <w:adjustRightInd w:val="0"/>
              <w:rPr>
                <w:rFonts w:cs="Times New Roman"/>
                <w:lang w:val="en-US"/>
              </w:rPr>
            </w:pPr>
            <w:r w:rsidRPr="004E7410">
              <w:rPr>
                <w:rFonts w:cs="Times New Roman"/>
                <w:lang w:val="en-US"/>
              </w:rPr>
              <w:t>Cystourethroscopy, if urethral</w:t>
            </w:r>
            <w:r>
              <w:rPr>
                <w:rFonts w:cs="Times New Roman"/>
                <w:lang w:val="en-US"/>
              </w:rPr>
              <w:t xml:space="preserve"> </w:t>
            </w:r>
            <w:r w:rsidRPr="004E7410">
              <w:rPr>
                <w:rFonts w:cs="Times New Roman"/>
                <w:lang w:val="en-US"/>
              </w:rPr>
              <w:t>involvement or lesion close to the</w:t>
            </w:r>
            <w:r>
              <w:rPr>
                <w:rFonts w:cs="Times New Roman"/>
                <w:lang w:val="en-US"/>
              </w:rPr>
              <w:t xml:space="preserve"> </w:t>
            </w:r>
            <w:r w:rsidRPr="004E7410">
              <w:rPr>
                <w:rFonts w:cs="Times New Roman"/>
                <w:lang w:val="en-US"/>
              </w:rPr>
              <w:t>perimeatal area</w:t>
            </w:r>
          </w:p>
        </w:tc>
        <w:tc>
          <w:tcPr>
            <w:tcW w:w="3305" w:type="dxa"/>
          </w:tcPr>
          <w:p w14:paraId="69504B9F" w14:textId="77777777" w:rsidR="004E7410" w:rsidRPr="004E7410" w:rsidRDefault="004E7410" w:rsidP="004E7410">
            <w:pPr>
              <w:widowControl w:val="0"/>
              <w:autoSpaceDE w:val="0"/>
              <w:autoSpaceDN w:val="0"/>
              <w:adjustRightInd w:val="0"/>
              <w:rPr>
                <w:rFonts w:cs="Times New Roman"/>
                <w:color w:val="000000"/>
                <w:lang w:val="en-US"/>
              </w:rPr>
            </w:pPr>
            <w:r w:rsidRPr="004E7410">
              <w:rPr>
                <w:rFonts w:cs="Times New Roman"/>
                <w:color w:val="000000"/>
                <w:lang w:val="en-US"/>
              </w:rPr>
              <w:t>6-monthly clinical examination including:</w:t>
            </w:r>
          </w:p>
          <w:p w14:paraId="4871FA50" w14:textId="77777777"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External inspection/examination</w:t>
            </w:r>
          </w:p>
          <w:p w14:paraId="579CA9F3" w14:textId="77777777" w:rsidR="004E7410" w:rsidRPr="004E7410" w:rsidRDefault="004E7410"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color w:val="000000"/>
                <w:lang w:val="en-US"/>
              </w:rPr>
              <w:t>Palpation of inguinal lymph nodes</w:t>
            </w:r>
          </w:p>
          <w:p w14:paraId="7B2EF343" w14:textId="77777777" w:rsidR="004E7410" w:rsidRPr="00CD1439" w:rsidRDefault="00CD1439" w:rsidP="004E7410">
            <w:pPr>
              <w:pStyle w:val="ListParagraph"/>
              <w:widowControl w:val="0"/>
              <w:numPr>
                <w:ilvl w:val="0"/>
                <w:numId w:val="18"/>
              </w:numPr>
              <w:autoSpaceDE w:val="0"/>
              <w:autoSpaceDN w:val="0"/>
              <w:adjustRightInd w:val="0"/>
              <w:rPr>
                <w:rFonts w:cs="Times New Roman"/>
                <w:color w:val="000000"/>
                <w:lang w:val="en-US"/>
              </w:rPr>
            </w:pPr>
            <w:r w:rsidRPr="004E7410">
              <w:rPr>
                <w:rFonts w:cs="Times New Roman"/>
                <w:lang w:val="en-US"/>
              </w:rPr>
              <w:t>Cystourethroscopy, if urethral</w:t>
            </w:r>
            <w:r>
              <w:rPr>
                <w:rFonts w:cs="Times New Roman"/>
                <w:lang w:val="en-US"/>
              </w:rPr>
              <w:t xml:space="preserve"> </w:t>
            </w:r>
            <w:r w:rsidRPr="004E7410">
              <w:rPr>
                <w:rFonts w:cs="Times New Roman"/>
                <w:lang w:val="en-US"/>
              </w:rPr>
              <w:t>involvement or lesion close to the</w:t>
            </w:r>
            <w:r>
              <w:rPr>
                <w:rFonts w:cs="Times New Roman"/>
                <w:lang w:val="en-US"/>
              </w:rPr>
              <w:t xml:space="preserve"> </w:t>
            </w:r>
            <w:r w:rsidRPr="004E7410">
              <w:rPr>
                <w:rFonts w:cs="Times New Roman"/>
                <w:lang w:val="en-US"/>
              </w:rPr>
              <w:t>perimeatal area</w:t>
            </w:r>
          </w:p>
          <w:p w14:paraId="28C262F4" w14:textId="70A814B2" w:rsidR="00CD1439" w:rsidRPr="004E7410" w:rsidRDefault="00CD1439" w:rsidP="00CD1439">
            <w:pPr>
              <w:pStyle w:val="ListParagraph"/>
              <w:widowControl w:val="0"/>
              <w:autoSpaceDE w:val="0"/>
              <w:autoSpaceDN w:val="0"/>
              <w:adjustRightInd w:val="0"/>
              <w:ind w:left="360"/>
              <w:rPr>
                <w:rFonts w:cs="Times New Roman"/>
                <w:color w:val="000000"/>
                <w:lang w:val="en-US"/>
              </w:rPr>
            </w:pPr>
          </w:p>
        </w:tc>
      </w:tr>
      <w:tr w:rsidR="00CD1439" w14:paraId="181EF4F9" w14:textId="77777777" w:rsidTr="004E7410">
        <w:tc>
          <w:tcPr>
            <w:tcW w:w="1951" w:type="dxa"/>
          </w:tcPr>
          <w:p w14:paraId="6F079F8C" w14:textId="77777777" w:rsidR="00CD1439" w:rsidRPr="004E7410" w:rsidRDefault="00CD1439" w:rsidP="004E7410">
            <w:pPr>
              <w:rPr>
                <w:b/>
              </w:rPr>
            </w:pPr>
            <w:r w:rsidRPr="004E7410">
              <w:rPr>
                <w:b/>
              </w:rPr>
              <w:t xml:space="preserve">Systemic </w:t>
            </w:r>
          </w:p>
        </w:tc>
        <w:tc>
          <w:tcPr>
            <w:tcW w:w="3260" w:type="dxa"/>
          </w:tcPr>
          <w:p w14:paraId="3CCF61B2" w14:textId="77777777" w:rsidR="00CD1439" w:rsidRDefault="00CD1439" w:rsidP="00F01B68">
            <w:pPr>
              <w:widowControl w:val="0"/>
              <w:autoSpaceDE w:val="0"/>
              <w:autoSpaceDN w:val="0"/>
              <w:adjustRightInd w:val="0"/>
              <w:rPr>
                <w:rFonts w:cs="^}Zˇ"/>
                <w:lang w:val="en-US"/>
              </w:rPr>
            </w:pPr>
            <w:r w:rsidRPr="00CD1439">
              <w:rPr>
                <w:rFonts w:cs="^}Zˇ"/>
                <w:lang w:val="en-US"/>
              </w:rPr>
              <w:t>3-monthly clinical examination according to that used for other malignant tumours at the primary site</w:t>
            </w:r>
          </w:p>
          <w:p w14:paraId="7AE3BCE8" w14:textId="77777777" w:rsidR="00CD1439" w:rsidRPr="00CD1439" w:rsidRDefault="00CD1439" w:rsidP="00F01B68">
            <w:pPr>
              <w:widowControl w:val="0"/>
              <w:autoSpaceDE w:val="0"/>
              <w:autoSpaceDN w:val="0"/>
              <w:adjustRightInd w:val="0"/>
              <w:rPr>
                <w:rFonts w:cs="^}Zˇ"/>
                <w:lang w:val="en-US"/>
              </w:rPr>
            </w:pPr>
          </w:p>
          <w:p w14:paraId="0DD308EB" w14:textId="59559749" w:rsidR="00CD1439" w:rsidRDefault="00CD1439" w:rsidP="00F01B68">
            <w:pPr>
              <w:widowControl w:val="0"/>
              <w:autoSpaceDE w:val="0"/>
              <w:autoSpaceDN w:val="0"/>
              <w:adjustRightInd w:val="0"/>
              <w:rPr>
                <w:rFonts w:cs="^}Zˇ"/>
                <w:lang w:val="en-US"/>
              </w:rPr>
            </w:pPr>
            <w:r>
              <w:rPr>
                <w:rFonts w:cs="^}Zˇ"/>
                <w:lang w:val="en-US"/>
              </w:rPr>
              <w:t xml:space="preserve">Baseline CT thorax, </w:t>
            </w:r>
            <w:r w:rsidRPr="004E7410">
              <w:rPr>
                <w:rFonts w:cs="^}Zˇ"/>
                <w:lang w:val="en-US"/>
              </w:rPr>
              <w:t>abdomen, pel</w:t>
            </w:r>
            <w:r>
              <w:rPr>
                <w:rFonts w:cs="^}Zˇ"/>
                <w:lang w:val="en-US"/>
              </w:rPr>
              <w:t xml:space="preserve">vis </w:t>
            </w:r>
            <w:r w:rsidRPr="004E7410">
              <w:rPr>
                <w:rFonts w:cs="^}Zˇ"/>
                <w:lang w:val="en-US"/>
              </w:rPr>
              <w:t>including groins 2-3 months post</w:t>
            </w:r>
            <w:r w:rsidR="0087654F">
              <w:rPr>
                <w:rFonts w:cs="^}Zˇ"/>
                <w:lang w:val="en-US"/>
              </w:rPr>
              <w:t>-</w:t>
            </w:r>
            <w:r w:rsidRPr="004E7410">
              <w:rPr>
                <w:rFonts w:cs="^}Zˇ"/>
                <w:lang w:val="en-US"/>
              </w:rPr>
              <w:t>surgery</w:t>
            </w:r>
          </w:p>
          <w:p w14:paraId="7409E3ED" w14:textId="77777777" w:rsidR="00CD1439" w:rsidRPr="004E7410" w:rsidRDefault="00CD1439" w:rsidP="00F01B68">
            <w:pPr>
              <w:widowControl w:val="0"/>
              <w:autoSpaceDE w:val="0"/>
              <w:autoSpaceDN w:val="0"/>
              <w:adjustRightInd w:val="0"/>
              <w:rPr>
                <w:rFonts w:cs="^}Zˇ"/>
                <w:lang w:val="en-US"/>
              </w:rPr>
            </w:pPr>
          </w:p>
          <w:p w14:paraId="3A7A0305" w14:textId="77777777" w:rsidR="00CD1439" w:rsidRDefault="00CD1439" w:rsidP="00F01B68">
            <w:pPr>
              <w:widowControl w:val="0"/>
              <w:autoSpaceDE w:val="0"/>
              <w:autoSpaceDN w:val="0"/>
              <w:adjustRightInd w:val="0"/>
              <w:rPr>
                <w:rFonts w:cs="^}Zˇ"/>
                <w:lang w:val="en-US"/>
              </w:rPr>
            </w:pPr>
            <w:r>
              <w:rPr>
                <w:rFonts w:cs="^}Zˇ"/>
                <w:lang w:val="en-US"/>
              </w:rPr>
              <w:t xml:space="preserve">6-monthly CT thorax, </w:t>
            </w:r>
            <w:r w:rsidRPr="004E7410">
              <w:rPr>
                <w:rFonts w:cs="^}Zˇ"/>
                <w:lang w:val="en-US"/>
              </w:rPr>
              <w:t>abdomen, pelvis</w:t>
            </w:r>
            <w:r>
              <w:rPr>
                <w:rFonts w:cs="^}Zˇ"/>
                <w:lang w:val="en-US"/>
              </w:rPr>
              <w:t xml:space="preserve"> </w:t>
            </w:r>
            <w:r w:rsidRPr="004E7410">
              <w:rPr>
                <w:rFonts w:cs="^}Zˇ"/>
                <w:lang w:val="en-US"/>
              </w:rPr>
              <w:t>including groins</w:t>
            </w:r>
          </w:p>
          <w:p w14:paraId="75D29D79" w14:textId="77777777" w:rsidR="00CD1439" w:rsidRPr="004E7410" w:rsidRDefault="00CD1439" w:rsidP="00F01B68">
            <w:pPr>
              <w:widowControl w:val="0"/>
              <w:autoSpaceDE w:val="0"/>
              <w:autoSpaceDN w:val="0"/>
              <w:adjustRightInd w:val="0"/>
              <w:rPr>
                <w:rFonts w:cs="^}Zˇ"/>
                <w:lang w:val="en-US"/>
              </w:rPr>
            </w:pPr>
          </w:p>
          <w:p w14:paraId="2BF00FD0" w14:textId="77777777" w:rsidR="00CD1439" w:rsidRDefault="00CD1439" w:rsidP="00F01B68">
            <w:pPr>
              <w:widowControl w:val="0"/>
              <w:autoSpaceDE w:val="0"/>
              <w:autoSpaceDN w:val="0"/>
              <w:adjustRightInd w:val="0"/>
              <w:rPr>
                <w:rFonts w:cs="^}Zˇ"/>
                <w:lang w:val="en-US"/>
              </w:rPr>
            </w:pPr>
            <w:r w:rsidRPr="004E7410">
              <w:rPr>
                <w:rFonts w:cs="^}Zˇ"/>
                <w:lang w:val="en-US"/>
              </w:rPr>
              <w:t>6-monthly CT or MRI of brain (to be</w:t>
            </w:r>
            <w:r>
              <w:rPr>
                <w:rFonts w:cs="^}Zˇ"/>
                <w:lang w:val="en-US"/>
              </w:rPr>
              <w:t xml:space="preserve"> </w:t>
            </w:r>
            <w:r w:rsidRPr="004E7410">
              <w:rPr>
                <w:rFonts w:cs="^}Zˇ"/>
                <w:lang w:val="en-US"/>
              </w:rPr>
              <w:t>discussed with the patient)</w:t>
            </w:r>
          </w:p>
          <w:p w14:paraId="1280C49E" w14:textId="77777777" w:rsidR="00CD1439" w:rsidRPr="004E7410" w:rsidRDefault="00CD1439" w:rsidP="004E7410">
            <w:pPr>
              <w:widowControl w:val="0"/>
              <w:autoSpaceDE w:val="0"/>
              <w:autoSpaceDN w:val="0"/>
              <w:adjustRightInd w:val="0"/>
            </w:pPr>
          </w:p>
        </w:tc>
        <w:tc>
          <w:tcPr>
            <w:tcW w:w="3305" w:type="dxa"/>
          </w:tcPr>
          <w:p w14:paraId="6B7B7AB6" w14:textId="77777777" w:rsidR="00CD1439" w:rsidRDefault="00CD1439" w:rsidP="00F01B68">
            <w:pPr>
              <w:widowControl w:val="0"/>
              <w:autoSpaceDE w:val="0"/>
              <w:autoSpaceDN w:val="0"/>
              <w:adjustRightInd w:val="0"/>
              <w:rPr>
                <w:rFonts w:cs="^}Zˇ"/>
                <w:lang w:val="en-US"/>
              </w:rPr>
            </w:pPr>
            <w:r>
              <w:rPr>
                <w:rFonts w:cs="^}Zˇ"/>
                <w:lang w:val="en-US"/>
              </w:rPr>
              <w:t xml:space="preserve">6-monthly clinical examination </w:t>
            </w:r>
            <w:r w:rsidRPr="004E7410">
              <w:rPr>
                <w:rFonts w:cs="^}Zˇ"/>
                <w:lang w:val="en-US"/>
              </w:rPr>
              <w:t>according to that used for other</w:t>
            </w:r>
            <w:r>
              <w:rPr>
                <w:rFonts w:cs="^}Zˇ"/>
                <w:lang w:val="en-US"/>
              </w:rPr>
              <w:t xml:space="preserve"> </w:t>
            </w:r>
            <w:r w:rsidRPr="004E7410">
              <w:rPr>
                <w:rFonts w:cs="^}Zˇ"/>
                <w:lang w:val="en-US"/>
              </w:rPr>
              <w:t>malignant tumours at the primary</w:t>
            </w:r>
            <w:r>
              <w:rPr>
                <w:rFonts w:cs="^}Zˇ"/>
                <w:lang w:val="en-US"/>
              </w:rPr>
              <w:t xml:space="preserve"> </w:t>
            </w:r>
            <w:r w:rsidRPr="004E7410">
              <w:rPr>
                <w:rFonts w:cs="^}Zˇ"/>
                <w:lang w:val="en-US"/>
              </w:rPr>
              <w:t>site</w:t>
            </w:r>
          </w:p>
          <w:p w14:paraId="7B1F952B" w14:textId="77777777" w:rsidR="00CD1439" w:rsidRPr="004E7410" w:rsidRDefault="00CD1439" w:rsidP="00F01B68">
            <w:pPr>
              <w:widowControl w:val="0"/>
              <w:autoSpaceDE w:val="0"/>
              <w:autoSpaceDN w:val="0"/>
              <w:adjustRightInd w:val="0"/>
              <w:rPr>
                <w:rFonts w:cs="^}Zˇ"/>
                <w:lang w:val="en-US"/>
              </w:rPr>
            </w:pPr>
          </w:p>
          <w:p w14:paraId="05AA98F9" w14:textId="77777777" w:rsidR="00CD1439" w:rsidRPr="004E7410" w:rsidRDefault="00CD1439" w:rsidP="00F01B68">
            <w:pPr>
              <w:widowControl w:val="0"/>
              <w:autoSpaceDE w:val="0"/>
              <w:autoSpaceDN w:val="0"/>
              <w:adjustRightInd w:val="0"/>
              <w:rPr>
                <w:rFonts w:cs="^}Zˇ"/>
                <w:lang w:val="en-US"/>
              </w:rPr>
            </w:pPr>
            <w:r>
              <w:rPr>
                <w:rFonts w:cs="^}Zˇ"/>
                <w:lang w:val="en-US"/>
              </w:rPr>
              <w:t xml:space="preserve">12-monthly CT thorax, abdomen </w:t>
            </w:r>
            <w:r w:rsidRPr="004E7410">
              <w:rPr>
                <w:rFonts w:cs="^}Zˇ"/>
                <w:lang w:val="en-US"/>
              </w:rPr>
              <w:t>and pelvis including groins</w:t>
            </w:r>
          </w:p>
          <w:p w14:paraId="7CBB2FCA" w14:textId="77777777" w:rsidR="00CD1439" w:rsidRDefault="00CD1439" w:rsidP="00F01B68">
            <w:pPr>
              <w:widowControl w:val="0"/>
              <w:autoSpaceDE w:val="0"/>
              <w:autoSpaceDN w:val="0"/>
              <w:adjustRightInd w:val="0"/>
              <w:rPr>
                <w:rFonts w:cs="^}Zˇ"/>
                <w:lang w:val="en-US"/>
              </w:rPr>
            </w:pPr>
          </w:p>
          <w:p w14:paraId="495334D7" w14:textId="34256673" w:rsidR="00CD1439" w:rsidRPr="00CD1439" w:rsidRDefault="00CD1439" w:rsidP="00CD1439">
            <w:pPr>
              <w:widowControl w:val="0"/>
              <w:autoSpaceDE w:val="0"/>
              <w:autoSpaceDN w:val="0"/>
              <w:adjustRightInd w:val="0"/>
              <w:rPr>
                <w:rFonts w:cs="Times New Roman"/>
                <w:color w:val="000000"/>
                <w:lang w:val="en-US"/>
              </w:rPr>
            </w:pPr>
            <w:r w:rsidRPr="00CD1439">
              <w:rPr>
                <w:rFonts w:cs="^}Zˇ"/>
                <w:lang w:val="en-US"/>
              </w:rPr>
              <w:t>12-monthly CT or MRI of brain (to be discussed with the patient).</w:t>
            </w:r>
          </w:p>
        </w:tc>
      </w:tr>
    </w:tbl>
    <w:p w14:paraId="76A8B844" w14:textId="77777777" w:rsidR="004E7410" w:rsidRPr="00FB6FB7" w:rsidRDefault="004E7410" w:rsidP="004E7410"/>
    <w:p w14:paraId="33C230FE" w14:textId="77777777" w:rsidR="00D46307" w:rsidRDefault="00D46307" w:rsidP="00FB6FB7"/>
    <w:p w14:paraId="1D7F400A" w14:textId="77777777" w:rsidR="009C1761" w:rsidRDefault="009C1761">
      <w:pPr>
        <w:rPr>
          <w:lang w:val="en-US"/>
        </w:rPr>
      </w:pPr>
      <w:r>
        <w:rPr>
          <w:lang w:val="en-US"/>
        </w:rPr>
        <w:t>Acknowledgements</w:t>
      </w:r>
    </w:p>
    <w:p w14:paraId="739509D7" w14:textId="68648EC7" w:rsidR="006213B2" w:rsidRDefault="009C1761">
      <w:pPr>
        <w:rPr>
          <w:rFonts w:asciiTheme="majorHAnsi" w:eastAsiaTheme="majorEastAsia" w:hAnsiTheme="majorHAnsi" w:cstheme="majorBidi"/>
          <w:b/>
          <w:bCs/>
          <w:color w:val="345A8A" w:themeColor="accent1" w:themeShade="B5"/>
          <w:sz w:val="32"/>
          <w:szCs w:val="32"/>
          <w:lang w:val="en-US"/>
        </w:rPr>
      </w:pPr>
      <w:r>
        <w:rPr>
          <w:lang w:val="en-US"/>
        </w:rPr>
        <w:t>Mr Asif Muneer is supported by the NIHR Biomedical Research Centre University College London Hospital</w:t>
      </w:r>
      <w:bookmarkStart w:id="0" w:name="_GoBack"/>
      <w:bookmarkEnd w:id="0"/>
      <w:r w:rsidR="006213B2">
        <w:rPr>
          <w:lang w:val="en-US"/>
        </w:rPr>
        <w:br w:type="page"/>
      </w:r>
    </w:p>
    <w:p w14:paraId="7BE1216F" w14:textId="06CCA2FA" w:rsidR="006213B2" w:rsidRDefault="006213B2" w:rsidP="006213B2">
      <w:pPr>
        <w:pStyle w:val="Heading1"/>
        <w:rPr>
          <w:lang w:val="en-US"/>
        </w:rPr>
      </w:pPr>
      <w:r>
        <w:rPr>
          <w:lang w:val="en-US"/>
        </w:rPr>
        <w:lastRenderedPageBreak/>
        <w:t>References</w:t>
      </w:r>
    </w:p>
    <w:p w14:paraId="59DB173C" w14:textId="77777777" w:rsidR="00D46307" w:rsidRDefault="00D46307" w:rsidP="00FB6FB7"/>
    <w:p w14:paraId="55AC6F21" w14:textId="77777777" w:rsidR="009372F5" w:rsidRPr="009372F5" w:rsidRDefault="00D46307" w:rsidP="009372F5">
      <w:pPr>
        <w:pStyle w:val="EndNoteBibliography"/>
        <w:rPr>
          <w:noProof/>
        </w:rPr>
      </w:pPr>
      <w:r>
        <w:fldChar w:fldCharType="begin"/>
      </w:r>
      <w:r>
        <w:instrText xml:space="preserve"> ADDIN EN.REFLIST </w:instrText>
      </w:r>
      <w:r>
        <w:fldChar w:fldCharType="separate"/>
      </w:r>
      <w:r w:rsidR="009372F5" w:rsidRPr="009372F5">
        <w:rPr>
          <w:noProof/>
        </w:rPr>
        <w:tab/>
        <w:t>1. Bishop KD, Olszewski AJ. Epidemiology and survival outcomes of ocular and mucosal melanomas: a population-based analysis. Int J Cancer 2014;134:2961-71.</w:t>
      </w:r>
    </w:p>
    <w:p w14:paraId="14467E52" w14:textId="77777777" w:rsidR="009372F5" w:rsidRPr="009372F5" w:rsidRDefault="009372F5" w:rsidP="009372F5">
      <w:pPr>
        <w:pStyle w:val="EndNoteBibliography"/>
        <w:rPr>
          <w:noProof/>
        </w:rPr>
      </w:pPr>
      <w:r w:rsidRPr="009372F5">
        <w:rPr>
          <w:noProof/>
        </w:rPr>
        <w:tab/>
        <w:t>2. Falch C, Stojadinovic A, Hann-von-Weyhern C, Protic M, Nissan A, Faries MB, Daumer M, Bilchik AJ, Itzhak A, Brucher BL. Anorectal malignant melanoma: extensive 45-year review and proposal for a novel staging classification. J Am Coll Surg 2013;217:324-35.</w:t>
      </w:r>
    </w:p>
    <w:p w14:paraId="272D494A" w14:textId="77777777" w:rsidR="009372F5" w:rsidRPr="009372F5" w:rsidRDefault="009372F5" w:rsidP="009372F5">
      <w:pPr>
        <w:pStyle w:val="EndNoteBibliography"/>
        <w:rPr>
          <w:noProof/>
        </w:rPr>
      </w:pPr>
      <w:r w:rsidRPr="009372F5">
        <w:rPr>
          <w:noProof/>
        </w:rPr>
        <w:tab/>
        <w:t>3. Zhang S, Gao F, Wan D. Effect of misdiagnosis on the prognosis of anorectal malignant melanoma. J Cancer Res Clin Oncol 2010;136:1401-5.</w:t>
      </w:r>
    </w:p>
    <w:p w14:paraId="253C566E" w14:textId="77777777" w:rsidR="009372F5" w:rsidRPr="009372F5" w:rsidRDefault="009372F5" w:rsidP="009372F5">
      <w:pPr>
        <w:pStyle w:val="EndNoteBibliography"/>
        <w:rPr>
          <w:noProof/>
        </w:rPr>
      </w:pPr>
      <w:r w:rsidRPr="009372F5">
        <w:rPr>
          <w:noProof/>
        </w:rPr>
        <w:tab/>
        <w:t>4. Chen L, Xiong Y, Wang H, Liang L, Shang H, Yan X. Malignant melanoma of the vagina: A case report and review of the literature. Oncol Lett 2014;8:1585-88.</w:t>
      </w:r>
    </w:p>
    <w:p w14:paraId="4C2E1155" w14:textId="77777777" w:rsidR="009372F5" w:rsidRPr="009372F5" w:rsidRDefault="009372F5" w:rsidP="009372F5">
      <w:pPr>
        <w:pStyle w:val="EndNoteBibliography"/>
        <w:rPr>
          <w:noProof/>
        </w:rPr>
      </w:pPr>
      <w:r w:rsidRPr="009372F5">
        <w:rPr>
          <w:noProof/>
        </w:rPr>
        <w:tab/>
        <w:t>5. Kelly P, Zagars GK, Cormier JN, Ross MI, Guadagnolo BA. Sphincter-sparing local excision and hypofractionated radiation therapy for anorectal melanoma: a 20-year experience. Cancer 2011;117:4747-55.</w:t>
      </w:r>
    </w:p>
    <w:p w14:paraId="369DB0E2" w14:textId="77777777" w:rsidR="009372F5" w:rsidRPr="009372F5" w:rsidRDefault="009372F5" w:rsidP="009372F5">
      <w:pPr>
        <w:pStyle w:val="EndNoteBibliography"/>
        <w:rPr>
          <w:noProof/>
        </w:rPr>
      </w:pPr>
      <w:r w:rsidRPr="009372F5">
        <w:rPr>
          <w:noProof/>
        </w:rPr>
        <w:tab/>
        <w:t>6. Nigogosyan G, Delapava S, Pickren JW. Melanoblasts in Vaginal Mucosa. Origin for Primary Malignant Melanoma. Cancer 1964;17:912-3.</w:t>
      </w:r>
    </w:p>
    <w:p w14:paraId="03D3DF9A" w14:textId="77777777" w:rsidR="009372F5" w:rsidRPr="009372F5" w:rsidRDefault="009372F5" w:rsidP="009372F5">
      <w:pPr>
        <w:pStyle w:val="EndNoteBibliography"/>
        <w:rPr>
          <w:noProof/>
        </w:rPr>
      </w:pPr>
      <w:r w:rsidRPr="009372F5">
        <w:rPr>
          <w:noProof/>
        </w:rPr>
        <w:tab/>
        <w:t>7. Hu DN, Yu GP, McCormick SA. Population-based incidence of vulvar and vaginal melanoma in various races and ethnic groups with comparisons to other site-specific melanomas. Melanoma Res 2010;20:153-8.</w:t>
      </w:r>
    </w:p>
    <w:p w14:paraId="2DC33FE3" w14:textId="77777777" w:rsidR="009372F5" w:rsidRPr="009372F5" w:rsidRDefault="009372F5" w:rsidP="009372F5">
      <w:pPr>
        <w:pStyle w:val="EndNoteBibliography"/>
        <w:rPr>
          <w:noProof/>
        </w:rPr>
      </w:pPr>
      <w:r w:rsidRPr="009372F5">
        <w:rPr>
          <w:noProof/>
        </w:rPr>
        <w:tab/>
        <w:t>8. Gokaslan H, Sismanoglu A, Pekin T, Kaya H, Ceyhan N. Primary malignant melanoma of the vagina: a case report and review of the current treatment options. Eur J Obstet Gynecol Reprod Biol 2005;121:243-8.</w:t>
      </w:r>
    </w:p>
    <w:p w14:paraId="6D4E6C99" w14:textId="77777777" w:rsidR="009372F5" w:rsidRPr="009372F5" w:rsidRDefault="009372F5" w:rsidP="009372F5">
      <w:pPr>
        <w:pStyle w:val="EndNoteBibliography"/>
        <w:rPr>
          <w:noProof/>
        </w:rPr>
      </w:pPr>
      <w:r w:rsidRPr="009372F5">
        <w:rPr>
          <w:noProof/>
        </w:rPr>
        <w:tab/>
        <w:t>9. Piura B. Management of primary melanoma of the female urogenital tract. Lancet Oncol 2008;9:973-81.</w:t>
      </w:r>
    </w:p>
    <w:p w14:paraId="1841DAF1" w14:textId="77777777" w:rsidR="009372F5" w:rsidRPr="009372F5" w:rsidRDefault="009372F5" w:rsidP="009372F5">
      <w:pPr>
        <w:pStyle w:val="EndNoteBibliography"/>
        <w:rPr>
          <w:noProof/>
        </w:rPr>
      </w:pPr>
      <w:r w:rsidRPr="009372F5">
        <w:rPr>
          <w:noProof/>
        </w:rPr>
        <w:tab/>
        <w:t>10. Hockel M, Dornhofer N. Pelvic exenteration for gynaecological tumours: achievements and unanswered questions. Lancet Oncol 2006;7:837-47.</w:t>
      </w:r>
    </w:p>
    <w:p w14:paraId="4C505E21" w14:textId="77777777" w:rsidR="009372F5" w:rsidRPr="009372F5" w:rsidRDefault="009372F5" w:rsidP="009372F5">
      <w:pPr>
        <w:pStyle w:val="EndNoteBibliography"/>
        <w:rPr>
          <w:noProof/>
        </w:rPr>
      </w:pPr>
      <w:r w:rsidRPr="009372F5">
        <w:rPr>
          <w:noProof/>
        </w:rPr>
        <w:tab/>
        <w:t>11. Sanchez-Ortiz R, Huang SF, Tamboli P, Prieto VG, Hester G, Pettaway CA. Melanoma of the penis, scrotum and male urethra: a 40-year single institution experience. J Urol 2005;173:1958-65.</w:t>
      </w:r>
    </w:p>
    <w:p w14:paraId="3E3DA008" w14:textId="77777777" w:rsidR="009372F5" w:rsidRPr="009372F5" w:rsidRDefault="009372F5" w:rsidP="009372F5">
      <w:pPr>
        <w:pStyle w:val="EndNoteBibliography"/>
        <w:rPr>
          <w:noProof/>
        </w:rPr>
      </w:pPr>
      <w:r w:rsidRPr="009372F5">
        <w:rPr>
          <w:noProof/>
        </w:rPr>
        <w:tab/>
        <w:t>12. Bechara GR, Schwindt AB, Ornellas AA, Silva DE, Lott FM, Campos FS. Penile primary melanoma: analysis of 6 patients treated at Brazilian National Cancer Institute in the last eight years. Int Braz J Urol 2013;39:823-31.</w:t>
      </w:r>
    </w:p>
    <w:p w14:paraId="42047344" w14:textId="77777777" w:rsidR="009372F5" w:rsidRPr="009372F5" w:rsidRDefault="009372F5" w:rsidP="009372F5">
      <w:pPr>
        <w:pStyle w:val="EndNoteBibliography"/>
        <w:rPr>
          <w:noProof/>
        </w:rPr>
      </w:pPr>
      <w:r w:rsidRPr="009372F5">
        <w:rPr>
          <w:noProof/>
        </w:rPr>
        <w:tab/>
        <w:t>13. Ascierto PA, Flaherty K, Goff S. Emerging Strategies in Systemic Therapy for the Treatment of Melanoma. Am Soc Clin Oncol Educ Book 2018;38:751-58.</w:t>
      </w:r>
    </w:p>
    <w:p w14:paraId="1FB24DEC" w14:textId="77777777" w:rsidR="009372F5" w:rsidRPr="00DA6D0C" w:rsidRDefault="009372F5" w:rsidP="009372F5">
      <w:pPr>
        <w:pStyle w:val="EndNoteBibliography"/>
        <w:rPr>
          <w:noProof/>
          <w:lang w:val="es-ES"/>
        </w:rPr>
      </w:pPr>
      <w:r w:rsidRPr="009372F5">
        <w:rPr>
          <w:noProof/>
        </w:rPr>
        <w:tab/>
        <w:t xml:space="preserve">14. Ponti G, Manfredini M, Greco S, Pellacani G, Depenni R, Tomasi A, Maccaferri M, Cascinu S. BRAF, NRAS and C-KIT Advanced Melanoma: Clinico-pathological Features, Targeted-Therapy Strategies and Survival. </w:t>
      </w:r>
      <w:r w:rsidRPr="00DA6D0C">
        <w:rPr>
          <w:noProof/>
          <w:lang w:val="es-ES"/>
        </w:rPr>
        <w:t>Anticancer Res 2017;37:7043-48.</w:t>
      </w:r>
    </w:p>
    <w:p w14:paraId="0F575DC5" w14:textId="77777777" w:rsidR="009372F5" w:rsidRPr="009372F5" w:rsidRDefault="009372F5" w:rsidP="009372F5">
      <w:pPr>
        <w:pStyle w:val="EndNoteBibliography"/>
        <w:rPr>
          <w:noProof/>
        </w:rPr>
      </w:pPr>
      <w:r w:rsidRPr="00DA6D0C">
        <w:rPr>
          <w:noProof/>
          <w:lang w:val="es-ES"/>
        </w:rPr>
        <w:tab/>
        <w:t xml:space="preserve">15. Rabbie R, Ferguson P, Molina-Aguilar C, Adams DJ, Robles-Espinoza CD. </w:t>
      </w:r>
      <w:r w:rsidRPr="009372F5">
        <w:rPr>
          <w:noProof/>
        </w:rPr>
        <w:t>Melanoma subtypes: genomic profiles, prognostic molecular markers and therapeutic possibilities. J Pathol 2019;247:539-51.</w:t>
      </w:r>
    </w:p>
    <w:p w14:paraId="491581F9" w14:textId="19528F7D" w:rsidR="00723844" w:rsidRPr="00FB6FB7" w:rsidRDefault="00D46307" w:rsidP="00FB6FB7">
      <w:r>
        <w:fldChar w:fldCharType="end"/>
      </w:r>
    </w:p>
    <w:sectPr w:rsidR="00723844" w:rsidRPr="00FB6FB7" w:rsidSect="00D93D8F">
      <w:headerReference w:type="default" r:id="rId14"/>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6AEDC5" w16cid:durableId="21222805"/>
  <w16cid:commentId w16cid:paraId="17D9DC9B" w16cid:durableId="2122280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88309" w14:textId="77777777" w:rsidR="00364135" w:rsidRDefault="00364135" w:rsidP="00ED25A7">
      <w:r>
        <w:separator/>
      </w:r>
    </w:p>
  </w:endnote>
  <w:endnote w:type="continuationSeparator" w:id="0">
    <w:p w14:paraId="00BCDD1E" w14:textId="77777777" w:rsidR="00364135" w:rsidRDefault="00364135" w:rsidP="00ED2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n‚^ˇ">
    <w:altName w:val="Times New Roman"/>
    <w:panose1 w:val="00000000000000000000"/>
    <w:charset w:val="00"/>
    <w:family w:val="roman"/>
    <w:notTrueType/>
    <w:pitch w:val="default"/>
  </w:font>
  <w:font w:name="Libian SC Regular">
    <w:charset w:val="00"/>
    <w:family w:val="auto"/>
    <w:pitch w:val="variable"/>
    <w:sig w:usb0="00000003" w:usb1="080F0000" w:usb2="00000000" w:usb3="00000000" w:csb0="00040001" w:csb1="00000000"/>
  </w:font>
  <w:font w:name="&gt;¯Tˇ">
    <w:panose1 w:val="00000000000000000000"/>
    <w:charset w:val="00"/>
    <w:family w:val="roman"/>
    <w:notTrueType/>
    <w:pitch w:val="default"/>
  </w:font>
  <w:font w:name="NaSˇ">
    <w:panose1 w:val="00000000000000000000"/>
    <w:charset w:val="00"/>
    <w:family w:val="roman"/>
    <w:notTrueType/>
    <w:pitch w:val="default"/>
  </w:font>
  <w:font w:name="^}Zˇ">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134FC" w14:textId="77777777" w:rsidR="00364135" w:rsidRDefault="00364135" w:rsidP="00ED25A7">
      <w:r>
        <w:separator/>
      </w:r>
    </w:p>
  </w:footnote>
  <w:footnote w:type="continuationSeparator" w:id="0">
    <w:p w14:paraId="08C8296D" w14:textId="77777777" w:rsidR="00364135" w:rsidRDefault="00364135" w:rsidP="00ED25A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9215664"/>
      <w:docPartObj>
        <w:docPartGallery w:val="Page Numbers (Top of Page)"/>
        <w:docPartUnique/>
      </w:docPartObj>
    </w:sdtPr>
    <w:sdtEndPr>
      <w:rPr>
        <w:noProof/>
      </w:rPr>
    </w:sdtEndPr>
    <w:sdtContent>
      <w:p w14:paraId="0DA68387" w14:textId="3CAB5351" w:rsidR="009B4D68" w:rsidRDefault="009B4D68">
        <w:pPr>
          <w:pStyle w:val="Header"/>
          <w:jc w:val="right"/>
        </w:pPr>
        <w:r>
          <w:fldChar w:fldCharType="begin"/>
        </w:r>
        <w:r>
          <w:instrText xml:space="preserve"> PAGE   \* MERGEFORMAT </w:instrText>
        </w:r>
        <w:r>
          <w:fldChar w:fldCharType="separate"/>
        </w:r>
        <w:r w:rsidR="00DA6D0C">
          <w:rPr>
            <w:noProof/>
          </w:rPr>
          <w:t>26</w:t>
        </w:r>
        <w:r>
          <w:rPr>
            <w:noProof/>
          </w:rPr>
          <w:fldChar w:fldCharType="end"/>
        </w:r>
      </w:p>
    </w:sdtContent>
  </w:sdt>
  <w:p w14:paraId="36863C45" w14:textId="77777777" w:rsidR="009B4D68" w:rsidRDefault="009B4D6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4821CB"/>
    <w:multiLevelType w:val="hybridMultilevel"/>
    <w:tmpl w:val="8BAA7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E2251"/>
    <w:multiLevelType w:val="hybridMultilevel"/>
    <w:tmpl w:val="83CA65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543013B"/>
    <w:multiLevelType w:val="hybridMultilevel"/>
    <w:tmpl w:val="93080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582DB9"/>
    <w:multiLevelType w:val="hybridMultilevel"/>
    <w:tmpl w:val="60A89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26310B3"/>
    <w:multiLevelType w:val="hybridMultilevel"/>
    <w:tmpl w:val="8E8AC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92EB4"/>
    <w:multiLevelType w:val="multilevel"/>
    <w:tmpl w:val="F098AFD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11A2C5C"/>
    <w:multiLevelType w:val="hybridMultilevel"/>
    <w:tmpl w:val="7158A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DF1912"/>
    <w:multiLevelType w:val="multilevel"/>
    <w:tmpl w:val="1E7616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8822A9B"/>
    <w:multiLevelType w:val="hybridMultilevel"/>
    <w:tmpl w:val="F5D48B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D610D44"/>
    <w:multiLevelType w:val="hybridMultilevel"/>
    <w:tmpl w:val="655CE1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6686686"/>
    <w:multiLevelType w:val="hybridMultilevel"/>
    <w:tmpl w:val="056C64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BEC7F7F"/>
    <w:multiLevelType w:val="hybridMultilevel"/>
    <w:tmpl w:val="7A14C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DB0E5F"/>
    <w:multiLevelType w:val="hybridMultilevel"/>
    <w:tmpl w:val="2C62F4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4D9A5F93"/>
    <w:multiLevelType w:val="hybridMultilevel"/>
    <w:tmpl w:val="3A2AC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BB410F"/>
    <w:multiLevelType w:val="hybridMultilevel"/>
    <w:tmpl w:val="72C0C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3609F5"/>
    <w:multiLevelType w:val="hybridMultilevel"/>
    <w:tmpl w:val="622469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56606DA0"/>
    <w:multiLevelType w:val="hybridMultilevel"/>
    <w:tmpl w:val="C902D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F05FAC"/>
    <w:multiLevelType w:val="hybridMultilevel"/>
    <w:tmpl w:val="BE4854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30A3975"/>
    <w:multiLevelType w:val="hybridMultilevel"/>
    <w:tmpl w:val="E4EE09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C66481A"/>
    <w:multiLevelType w:val="hybridMultilevel"/>
    <w:tmpl w:val="02FE1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817ED1"/>
    <w:multiLevelType w:val="hybridMultilevel"/>
    <w:tmpl w:val="0EFE97CC"/>
    <w:lvl w:ilvl="0" w:tplc="F66AD2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36D6F1D"/>
    <w:multiLevelType w:val="hybridMultilevel"/>
    <w:tmpl w:val="87F8A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4FE7C63"/>
    <w:multiLevelType w:val="hybridMultilevel"/>
    <w:tmpl w:val="F9B8D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442E5A"/>
    <w:multiLevelType w:val="hybridMultilevel"/>
    <w:tmpl w:val="D28E36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F7E58EB"/>
    <w:multiLevelType w:val="hybridMultilevel"/>
    <w:tmpl w:val="D3C82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0"/>
  </w:num>
  <w:num w:numId="4">
    <w:abstractNumId w:val="22"/>
  </w:num>
  <w:num w:numId="5">
    <w:abstractNumId w:val="21"/>
  </w:num>
  <w:num w:numId="6">
    <w:abstractNumId w:val="5"/>
  </w:num>
  <w:num w:numId="7">
    <w:abstractNumId w:val="6"/>
  </w:num>
  <w:num w:numId="8">
    <w:abstractNumId w:val="4"/>
  </w:num>
  <w:num w:numId="9">
    <w:abstractNumId w:val="2"/>
  </w:num>
  <w:num w:numId="10">
    <w:abstractNumId w:val="20"/>
  </w:num>
  <w:num w:numId="11">
    <w:abstractNumId w:val="24"/>
  </w:num>
  <w:num w:numId="12">
    <w:abstractNumId w:val="18"/>
  </w:num>
  <w:num w:numId="13">
    <w:abstractNumId w:val="14"/>
  </w:num>
  <w:num w:numId="14">
    <w:abstractNumId w:val="11"/>
  </w:num>
  <w:num w:numId="15">
    <w:abstractNumId w:val="10"/>
  </w:num>
  <w:num w:numId="16">
    <w:abstractNumId w:val="19"/>
  </w:num>
  <w:num w:numId="17">
    <w:abstractNumId w:val="9"/>
  </w:num>
  <w:num w:numId="18">
    <w:abstractNumId w:val="3"/>
  </w:num>
  <w:num w:numId="19">
    <w:abstractNumId w:val="8"/>
  </w:num>
  <w:num w:numId="20">
    <w:abstractNumId w:val="17"/>
  </w:num>
  <w:num w:numId="21">
    <w:abstractNumId w:val="15"/>
  </w:num>
  <w:num w:numId="22">
    <w:abstractNumId w:val="1"/>
  </w:num>
  <w:num w:numId="23">
    <w:abstractNumId w:val="12"/>
  </w:num>
  <w:num w:numId="24">
    <w:abstractNumId w:val="23"/>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TrackMov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_J_Cancer_2015_Endno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5e9dr7tddemee25d5f05g2pfzap502xze&quot;&gt;AUG guidelines&lt;record-ids&gt;&lt;item&gt;1&lt;/item&gt;&lt;item&gt;2&lt;/item&gt;&lt;item&gt;3&lt;/item&gt;&lt;item&gt;4&lt;/item&gt;&lt;item&gt;5&lt;/item&gt;&lt;item&gt;6&lt;/item&gt;&lt;item&gt;7&lt;/item&gt;&lt;item&gt;8&lt;/item&gt;&lt;item&gt;9&lt;/item&gt;&lt;item&gt;11&lt;/item&gt;&lt;item&gt;13&lt;/item&gt;&lt;item&gt;14&lt;/item&gt;&lt;item&gt;15&lt;/item&gt;&lt;item&gt;16&lt;/item&gt;&lt;item&gt;17&lt;/item&gt;&lt;/record-ids&gt;&lt;/item&gt;&lt;/Libraries&gt;"/>
  </w:docVars>
  <w:rsids>
    <w:rsidRoot w:val="000E208B"/>
    <w:rsid w:val="00001383"/>
    <w:rsid w:val="000638FB"/>
    <w:rsid w:val="000C10F7"/>
    <w:rsid w:val="000C18F8"/>
    <w:rsid w:val="000C4A88"/>
    <w:rsid w:val="000E208B"/>
    <w:rsid w:val="00100893"/>
    <w:rsid w:val="001015CD"/>
    <w:rsid w:val="00101627"/>
    <w:rsid w:val="001129D2"/>
    <w:rsid w:val="00120D7B"/>
    <w:rsid w:val="001255C1"/>
    <w:rsid w:val="00141E2D"/>
    <w:rsid w:val="001523E4"/>
    <w:rsid w:val="001672CF"/>
    <w:rsid w:val="001742A2"/>
    <w:rsid w:val="001C3E32"/>
    <w:rsid w:val="001C4C93"/>
    <w:rsid w:val="001E21D8"/>
    <w:rsid w:val="00242BB5"/>
    <w:rsid w:val="002505B3"/>
    <w:rsid w:val="0026760E"/>
    <w:rsid w:val="002A4645"/>
    <w:rsid w:val="002E1BC6"/>
    <w:rsid w:val="003251A3"/>
    <w:rsid w:val="00330F32"/>
    <w:rsid w:val="00335158"/>
    <w:rsid w:val="0036226A"/>
    <w:rsid w:val="00364135"/>
    <w:rsid w:val="00377267"/>
    <w:rsid w:val="003A015B"/>
    <w:rsid w:val="003B2B64"/>
    <w:rsid w:val="003B3CB2"/>
    <w:rsid w:val="003E6B2B"/>
    <w:rsid w:val="004048DC"/>
    <w:rsid w:val="00413198"/>
    <w:rsid w:val="004171B7"/>
    <w:rsid w:val="00427A50"/>
    <w:rsid w:val="00431FD7"/>
    <w:rsid w:val="00446C4D"/>
    <w:rsid w:val="00461BC3"/>
    <w:rsid w:val="004E7410"/>
    <w:rsid w:val="004F40AC"/>
    <w:rsid w:val="00513EBC"/>
    <w:rsid w:val="00531271"/>
    <w:rsid w:val="005C3F71"/>
    <w:rsid w:val="005E15F0"/>
    <w:rsid w:val="005F5F73"/>
    <w:rsid w:val="006213B2"/>
    <w:rsid w:val="0067437A"/>
    <w:rsid w:val="00677495"/>
    <w:rsid w:val="00693C67"/>
    <w:rsid w:val="006B6D2E"/>
    <w:rsid w:val="006D6AD0"/>
    <w:rsid w:val="0072318A"/>
    <w:rsid w:val="00723844"/>
    <w:rsid w:val="00764D51"/>
    <w:rsid w:val="007D0A1E"/>
    <w:rsid w:val="007E4598"/>
    <w:rsid w:val="00807E13"/>
    <w:rsid w:val="00816193"/>
    <w:rsid w:val="00821695"/>
    <w:rsid w:val="00841E06"/>
    <w:rsid w:val="0087654F"/>
    <w:rsid w:val="00886C84"/>
    <w:rsid w:val="008C4DC1"/>
    <w:rsid w:val="00915B22"/>
    <w:rsid w:val="009206BD"/>
    <w:rsid w:val="00924896"/>
    <w:rsid w:val="009372F5"/>
    <w:rsid w:val="00974152"/>
    <w:rsid w:val="009A188B"/>
    <w:rsid w:val="009A45A1"/>
    <w:rsid w:val="009A522A"/>
    <w:rsid w:val="009B0ED2"/>
    <w:rsid w:val="009B4D68"/>
    <w:rsid w:val="009C1761"/>
    <w:rsid w:val="00A143B5"/>
    <w:rsid w:val="00AC4C76"/>
    <w:rsid w:val="00AD2612"/>
    <w:rsid w:val="00AE1D42"/>
    <w:rsid w:val="00AF2EBC"/>
    <w:rsid w:val="00AF6858"/>
    <w:rsid w:val="00B25E33"/>
    <w:rsid w:val="00B61E20"/>
    <w:rsid w:val="00B766E7"/>
    <w:rsid w:val="00BC66E1"/>
    <w:rsid w:val="00BE16D0"/>
    <w:rsid w:val="00BF3A55"/>
    <w:rsid w:val="00C02B99"/>
    <w:rsid w:val="00C15550"/>
    <w:rsid w:val="00C30A88"/>
    <w:rsid w:val="00C770C6"/>
    <w:rsid w:val="00C91B16"/>
    <w:rsid w:val="00CD1439"/>
    <w:rsid w:val="00CD4233"/>
    <w:rsid w:val="00CF4677"/>
    <w:rsid w:val="00D2239E"/>
    <w:rsid w:val="00D24266"/>
    <w:rsid w:val="00D44634"/>
    <w:rsid w:val="00D46307"/>
    <w:rsid w:val="00D5084D"/>
    <w:rsid w:val="00D93D8F"/>
    <w:rsid w:val="00D957DA"/>
    <w:rsid w:val="00DA6D0C"/>
    <w:rsid w:val="00DE76FA"/>
    <w:rsid w:val="00E1097F"/>
    <w:rsid w:val="00E53C1E"/>
    <w:rsid w:val="00E56EB0"/>
    <w:rsid w:val="00E6298F"/>
    <w:rsid w:val="00E709D3"/>
    <w:rsid w:val="00E82C7A"/>
    <w:rsid w:val="00E91225"/>
    <w:rsid w:val="00ED25A7"/>
    <w:rsid w:val="00F01B68"/>
    <w:rsid w:val="00F23D15"/>
    <w:rsid w:val="00F9344A"/>
    <w:rsid w:val="00FB6FB7"/>
    <w:rsid w:val="00FE5999"/>
    <w:rsid w:val="00FF0F65"/>
    <w:rsid w:val="00FF11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913BB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30A8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0A8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0A8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11AC"/>
    <w:rPr>
      <w:color w:val="0000FF" w:themeColor="hyperlink"/>
      <w:u w:val="single"/>
    </w:rPr>
  </w:style>
  <w:style w:type="paragraph" w:styleId="ListParagraph">
    <w:name w:val="List Paragraph"/>
    <w:basedOn w:val="Normal"/>
    <w:uiPriority w:val="34"/>
    <w:qFormat/>
    <w:rsid w:val="00101627"/>
    <w:pPr>
      <w:ind w:left="720"/>
      <w:contextualSpacing/>
    </w:pPr>
  </w:style>
  <w:style w:type="character" w:styleId="CommentReference">
    <w:name w:val="annotation reference"/>
    <w:basedOn w:val="DefaultParagraphFont"/>
    <w:uiPriority w:val="99"/>
    <w:semiHidden/>
    <w:unhideWhenUsed/>
    <w:rsid w:val="00915B22"/>
    <w:rPr>
      <w:sz w:val="18"/>
      <w:szCs w:val="18"/>
    </w:rPr>
  </w:style>
  <w:style w:type="paragraph" w:styleId="CommentText">
    <w:name w:val="annotation text"/>
    <w:basedOn w:val="Normal"/>
    <w:link w:val="CommentTextChar"/>
    <w:uiPriority w:val="99"/>
    <w:semiHidden/>
    <w:unhideWhenUsed/>
    <w:rsid w:val="00915B22"/>
  </w:style>
  <w:style w:type="character" w:customStyle="1" w:styleId="CommentTextChar">
    <w:name w:val="Comment Text Char"/>
    <w:basedOn w:val="DefaultParagraphFont"/>
    <w:link w:val="CommentText"/>
    <w:uiPriority w:val="99"/>
    <w:semiHidden/>
    <w:rsid w:val="00915B22"/>
    <w:rPr>
      <w:lang w:val="en-GB"/>
    </w:rPr>
  </w:style>
  <w:style w:type="paragraph" w:styleId="CommentSubject">
    <w:name w:val="annotation subject"/>
    <w:basedOn w:val="CommentText"/>
    <w:next w:val="CommentText"/>
    <w:link w:val="CommentSubjectChar"/>
    <w:uiPriority w:val="99"/>
    <w:semiHidden/>
    <w:unhideWhenUsed/>
    <w:rsid w:val="00915B22"/>
    <w:rPr>
      <w:b/>
      <w:bCs/>
      <w:sz w:val="20"/>
      <w:szCs w:val="20"/>
    </w:rPr>
  </w:style>
  <w:style w:type="character" w:customStyle="1" w:styleId="CommentSubjectChar">
    <w:name w:val="Comment Subject Char"/>
    <w:basedOn w:val="CommentTextChar"/>
    <w:link w:val="CommentSubject"/>
    <w:uiPriority w:val="99"/>
    <w:semiHidden/>
    <w:rsid w:val="00915B22"/>
    <w:rPr>
      <w:b/>
      <w:bCs/>
      <w:sz w:val="20"/>
      <w:szCs w:val="20"/>
      <w:lang w:val="en-GB"/>
    </w:rPr>
  </w:style>
  <w:style w:type="paragraph" w:styleId="BalloonText">
    <w:name w:val="Balloon Text"/>
    <w:basedOn w:val="Normal"/>
    <w:link w:val="BalloonTextChar"/>
    <w:uiPriority w:val="99"/>
    <w:semiHidden/>
    <w:unhideWhenUsed/>
    <w:rsid w:val="00915B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5B22"/>
    <w:rPr>
      <w:rFonts w:ascii="Lucida Grande" w:hAnsi="Lucida Grande" w:cs="Lucida Grande"/>
      <w:sz w:val="18"/>
      <w:szCs w:val="18"/>
      <w:lang w:val="en-GB"/>
    </w:rPr>
  </w:style>
  <w:style w:type="character" w:customStyle="1" w:styleId="Heading1Char">
    <w:name w:val="Heading 1 Char"/>
    <w:basedOn w:val="DefaultParagraphFont"/>
    <w:link w:val="Heading1"/>
    <w:uiPriority w:val="9"/>
    <w:rsid w:val="00C30A88"/>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C30A88"/>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C30A88"/>
    <w:rPr>
      <w:rFonts w:asciiTheme="majorHAnsi" w:eastAsiaTheme="majorEastAsia" w:hAnsiTheme="majorHAnsi" w:cstheme="majorBidi"/>
      <w:b/>
      <w:bCs/>
      <w:color w:val="4F81BD" w:themeColor="accent1"/>
      <w:lang w:val="en-GB"/>
    </w:rPr>
  </w:style>
  <w:style w:type="paragraph" w:customStyle="1" w:styleId="Default">
    <w:name w:val="Default"/>
    <w:rsid w:val="00FB6FB7"/>
    <w:pPr>
      <w:widowControl w:val="0"/>
      <w:autoSpaceDE w:val="0"/>
      <w:autoSpaceDN w:val="0"/>
      <w:adjustRightInd w:val="0"/>
    </w:pPr>
    <w:rPr>
      <w:rFonts w:ascii="Calibri" w:hAnsi="Calibri" w:cs="Calibri"/>
      <w:color w:val="000000"/>
    </w:rPr>
  </w:style>
  <w:style w:type="table" w:styleId="TableGrid">
    <w:name w:val="Table Grid"/>
    <w:basedOn w:val="TableNormal"/>
    <w:uiPriority w:val="59"/>
    <w:rsid w:val="00FB6F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D46307"/>
    <w:pPr>
      <w:jc w:val="center"/>
    </w:pPr>
    <w:rPr>
      <w:rFonts w:ascii="Cambria" w:hAnsi="Cambria"/>
      <w:lang w:val="en-US"/>
    </w:rPr>
  </w:style>
  <w:style w:type="paragraph" w:customStyle="1" w:styleId="EndNoteBibliography">
    <w:name w:val="EndNote Bibliography"/>
    <w:basedOn w:val="Normal"/>
    <w:rsid w:val="00D46307"/>
    <w:rPr>
      <w:rFonts w:ascii="Cambria" w:hAnsi="Cambria"/>
      <w:lang w:val="en-US"/>
    </w:rPr>
  </w:style>
  <w:style w:type="paragraph" w:styleId="Header">
    <w:name w:val="header"/>
    <w:basedOn w:val="Normal"/>
    <w:link w:val="HeaderChar"/>
    <w:uiPriority w:val="99"/>
    <w:unhideWhenUsed/>
    <w:rsid w:val="00ED25A7"/>
    <w:pPr>
      <w:tabs>
        <w:tab w:val="center" w:pos="4513"/>
        <w:tab w:val="right" w:pos="9026"/>
      </w:tabs>
    </w:pPr>
  </w:style>
  <w:style w:type="character" w:customStyle="1" w:styleId="HeaderChar">
    <w:name w:val="Header Char"/>
    <w:basedOn w:val="DefaultParagraphFont"/>
    <w:link w:val="Header"/>
    <w:uiPriority w:val="99"/>
    <w:rsid w:val="00ED25A7"/>
    <w:rPr>
      <w:lang w:val="en-GB"/>
    </w:rPr>
  </w:style>
  <w:style w:type="paragraph" w:styleId="Footer">
    <w:name w:val="footer"/>
    <w:basedOn w:val="Normal"/>
    <w:link w:val="FooterChar"/>
    <w:uiPriority w:val="99"/>
    <w:unhideWhenUsed/>
    <w:rsid w:val="00ED25A7"/>
    <w:pPr>
      <w:tabs>
        <w:tab w:val="center" w:pos="4513"/>
        <w:tab w:val="right" w:pos="9026"/>
      </w:tabs>
    </w:pPr>
  </w:style>
  <w:style w:type="character" w:customStyle="1" w:styleId="FooterChar">
    <w:name w:val="Footer Char"/>
    <w:basedOn w:val="DefaultParagraphFont"/>
    <w:link w:val="Footer"/>
    <w:uiPriority w:val="99"/>
    <w:rsid w:val="00ED25A7"/>
    <w:rPr>
      <w:lang w:val="en-GB"/>
    </w:rPr>
  </w:style>
  <w:style w:type="character" w:styleId="FollowedHyperlink">
    <w:name w:val="FollowedHyperlink"/>
    <w:basedOn w:val="DefaultParagraphFont"/>
    <w:uiPriority w:val="99"/>
    <w:semiHidden/>
    <w:unhideWhenUsed/>
    <w:rsid w:val="00513EB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657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nice.org.uk/guidance/ipg446" TargetMode="External"/><Relationship Id="rId12" Type="http://schemas.openxmlformats.org/officeDocument/2006/relationships/hyperlink" Target="https://www.nice.org.uk/guidance/ta410" TargetMode="External"/><Relationship Id="rId13" Type="http://schemas.openxmlformats.org/officeDocument/2006/relationships/hyperlink" Target="https://www.nice.org.uk/guidance/csg4" TargetMode="Externa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yles.smith@rmh.nhs.uk" TargetMode="External"/><Relationship Id="rId8" Type="http://schemas.openxmlformats.org/officeDocument/2006/relationships/hyperlink" Target="https://www.gov.uk/government/organisations/public-health-england" TargetMode="External"/><Relationship Id="rId9" Type="http://schemas.openxmlformats.org/officeDocument/2006/relationships/hyperlink" Target="https://melanomafocus.com/activities/mucosal-guidelines/" TargetMode="External"/><Relationship Id="rId10" Type="http://schemas.openxmlformats.org/officeDocument/2006/relationships/hyperlink" Target="https://melanomafocus.com/wp-content/uploads/2017/04/Melanoma-Focus-Methods-Manual-V4.2-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6</Pages>
  <Words>7699</Words>
  <Characters>43889</Characters>
  <Application>Microsoft Macintosh Word</Application>
  <DocSecurity>0</DocSecurity>
  <Lines>365</Lines>
  <Paragraphs>1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Royal Marsden Hospital (NHS Foundation Trust)</Company>
  <LinksUpToDate>false</LinksUpToDate>
  <CharactersWithSpaces>51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y Smith</dc:creator>
  <cp:lastModifiedBy>Microsoft Office User</cp:lastModifiedBy>
  <cp:revision>3</cp:revision>
  <dcterms:created xsi:type="dcterms:W3CDTF">2019-09-16T20:40:00Z</dcterms:created>
  <dcterms:modified xsi:type="dcterms:W3CDTF">2020-09-10T10:11:00Z</dcterms:modified>
</cp:coreProperties>
</file>